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1AEA4DF5" w:rsidR="006575D6"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8818ED">
        <w:t>the use-dependent bias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p>
    <w:p w14:paraId="2F7E09C0" w14:textId="77777777" w:rsidR="006575D6" w:rsidRDefault="006575D6" w:rsidP="00407563">
      <w:pPr>
        <w:spacing w:line="480" w:lineRule="auto"/>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38A6A367"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r w:rsidR="00317D24" w:rsidRPr="00A46808">
        <w:t>Therefore, the experiment has been designed so that the different</w:t>
      </w:r>
      <w:r w:rsidR="00684ECD" w:rsidRPr="00A46808">
        <w:t xml:space="preserve"> conditions have</w:t>
      </w:r>
      <w:r w:rsidR="00EC723F">
        <w:t xml:space="preserve"> a</w:t>
      </w:r>
      <w:r w:rsidR="00684ECD" w:rsidRPr="00A46808">
        <w:t xml:space="preserve"> </w:t>
      </w:r>
      <w:r w:rsidR="00EC723F">
        <w:t>nearly identical</w:t>
      </w:r>
      <w:r w:rsidR="00317D24" w:rsidRPr="00A46808">
        <w:t xml:space="preserve"> average step asymmetry target of 22%, but with different</w:t>
      </w:r>
      <w:r w:rsidR="00684ECD" w:rsidRPr="00A46808">
        <w:t xml:space="preserve"> amounts of target variability</w:t>
      </w:r>
      <w:r w:rsidR="00317D24" w:rsidRPr="00A46808">
        <w:t xml:space="preserve"> across conditions,</w:t>
      </w:r>
      <w:r w:rsidR="00CE2904">
        <w:t xml:space="preserve"> </w:t>
      </w:r>
      <w:r w:rsidR="004E72D2" w:rsidRPr="00A46808">
        <w:t>thus allowing us to</w:t>
      </w:r>
      <w:r w:rsidR="00CE2904">
        <w:t xml:space="preserve"> </w:t>
      </w:r>
      <w:r w:rsidR="006575D6" w:rsidRPr="00A46808">
        <w:t>isolate</w:t>
      </w:r>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704B51D4" w:rsidR="00105698" w:rsidRDefault="001335F2" w:rsidP="00407563">
      <w:pPr>
        <w:spacing w:line="480" w:lineRule="auto"/>
      </w:pPr>
      <w:r>
        <w:t xml:space="preserve">Kinematic </w:t>
      </w:r>
      <w:r w:rsidR="00105698">
        <w:t xml:space="preserve">data will be collected at a frequency of 100 Hz using a Vicon MX40 motion capture system with 8 cameras and Nexus software </w:t>
      </w:r>
      <w:r w:rsidR="00105698" w:rsidRPr="00E4663D">
        <w:t>(Vicon Motion Systems, Inc., London, UK).</w:t>
      </w:r>
      <w:r w:rsidR="00105698">
        <w:t xml:space="preserve"> </w:t>
      </w:r>
      <w:r w:rsidR="00105698" w:rsidRPr="00A46808">
        <w:t xml:space="preserve">We will use a custom marker set with </w:t>
      </w:r>
      <w:r w:rsidR="00F41E44" w:rsidRPr="00A46808">
        <w:t>11</w:t>
      </w:r>
      <w:r w:rsidR="00105698" w:rsidRPr="00A46808">
        <w:t xml:space="preserve"> </w:t>
      </w:r>
      <w:r w:rsidR="00872190" w:rsidRPr="00A46808">
        <w:t xml:space="preserve">total </w:t>
      </w:r>
      <w:r w:rsidR="00105698" w:rsidRPr="00A46808">
        <w:t>retroreflective markers</w:t>
      </w:r>
      <w:r w:rsidR="0076375E" w:rsidRPr="00A46808">
        <w:t>, one for</w:t>
      </w:r>
      <w:r w:rsidR="00105698" w:rsidRPr="00A46808">
        <w:t xml:space="preserve"> each</w:t>
      </w:r>
      <w:r w:rsidR="00F41E44" w:rsidRPr="00A46808">
        <w:t xml:space="preserve"> greater trochanter, lateral knee,</w:t>
      </w:r>
      <w:r w:rsidR="00105698" w:rsidRPr="00A46808">
        <w:t xml:space="preserve"> heel,</w:t>
      </w:r>
      <w:r w:rsidR="00CD354D" w:rsidRPr="00A46808">
        <w:t xml:space="preserve"> </w:t>
      </w:r>
      <w:r w:rsidR="00105698" w:rsidRPr="00A46808">
        <w:t>lateral malleolus, and 5</w:t>
      </w:r>
      <w:r w:rsidR="00105698" w:rsidRPr="00A46808">
        <w:rPr>
          <w:vertAlign w:val="superscript"/>
        </w:rPr>
        <w:t>th</w:t>
      </w:r>
      <w:r w:rsidR="00105698" w:rsidRPr="00A46808">
        <w:t xml:space="preserve"> metatarsal head. The</w:t>
      </w:r>
      <w:r w:rsidR="00237BEF" w:rsidRPr="00A46808">
        <w:t xml:space="preserve"> </w:t>
      </w:r>
      <w:r w:rsidR="00872190" w:rsidRPr="00A46808">
        <w:t xml:space="preserve">eleventh </w:t>
      </w:r>
      <w:r w:rsidR="00105698" w:rsidRPr="00A46808">
        <w:t xml:space="preserve">marker </w:t>
      </w:r>
      <w:r w:rsidR="00237BEF" w:rsidRPr="00A46808">
        <w:t xml:space="preserve">will be </w:t>
      </w:r>
      <w:r w:rsidR="00105698" w:rsidRPr="00A46808">
        <w:t>placed on the left 1</w:t>
      </w:r>
      <w:r w:rsidR="00105698" w:rsidRPr="00A46808">
        <w:rPr>
          <w:vertAlign w:val="superscript"/>
        </w:rPr>
        <w:t>st</w:t>
      </w:r>
      <w:r w:rsidR="00105698" w:rsidRPr="00A46808">
        <w:t xml:space="preserve"> metatarsal head</w:t>
      </w:r>
      <w:r w:rsidR="00CD354D" w:rsidRPr="00A46808">
        <w:t xml:space="preserve"> to ensure the tracking system can differentiate between the right and left feet</w:t>
      </w:r>
      <w:r w:rsidR="00105698" w:rsidRPr="00A46808">
        <w:t>.</w:t>
      </w:r>
      <w:r w:rsidR="00105698">
        <w:t xml:space="preserve"> </w:t>
      </w:r>
    </w:p>
    <w:p w14:paraId="74B9617A" w14:textId="72423CCD" w:rsidR="00105698" w:rsidRDefault="00105698" w:rsidP="00407563">
      <w:pPr>
        <w:spacing w:line="480" w:lineRule="auto"/>
      </w:pPr>
    </w:p>
    <w:p w14:paraId="5760B5B2" w14:textId="4CD0E451"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r w:rsidRPr="00F10670">
        <w:rPr>
          <w:i/>
          <w:iCs/>
          <w:u w:val="single"/>
        </w:rPr>
        <w:t>:</w:t>
      </w:r>
    </w:p>
    <w:p w14:paraId="38FA20CF" w14:textId="398626A3"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data </w:t>
      </w:r>
      <w:r>
        <w:t>will be</w:t>
      </w:r>
      <w:r w:rsidRPr="00B34D36">
        <w:t xml:space="preserve"> low pass filtered at 10 Hz using a 4</w:t>
      </w:r>
      <w:r w:rsidRPr="00B34D36">
        <w:rPr>
          <w:vertAlign w:val="superscript"/>
        </w:rPr>
        <w:t>th</w:t>
      </w:r>
      <w:r w:rsidRPr="00B34D36">
        <w:t xml:space="preserve"> order Butterworth filter.</w:t>
      </w:r>
      <w:r>
        <w:t xml:space="preserve"> </w:t>
      </w:r>
      <w:r w:rsidR="004C64A2" w:rsidRPr="00A46808">
        <w:t xml:space="preserve">Kinematic marker data will b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s</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s</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w:t>
      </w:r>
      <w:proofErr w:type="spellStart"/>
      <w:r w:rsidR="00620C44" w:rsidRPr="00A46808">
        <w:t>Zeni</w:t>
      </w:r>
      <w:proofErr w:type="spellEnd"/>
      <w:r w:rsidR="00620C44" w:rsidRPr="00A46808">
        <w:t xml:space="preserve"> et al., 2008)</w:t>
      </w:r>
      <w:r w:rsidR="00620C44" w:rsidRPr="00A46808">
        <w:fldChar w:fldCharType="end"/>
      </w:r>
      <w:r w:rsidR="00620C44" w:rsidRPr="00A46808">
        <w:t>.</w:t>
      </w:r>
      <w:r w:rsidR="00620C44">
        <w:t xml:space="preserve"> </w:t>
      </w:r>
      <w:r>
        <w:t>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37E43F02"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D369DD">
        <w:t>B</w:t>
      </w:r>
      <w:r w:rsidR="008B7413">
        <w:t xml:space="preserve">y </w:t>
      </w:r>
      <w:r w:rsidR="00D369DD">
        <w:t>convention</w:t>
      </w:r>
      <w:r w:rsidR="00620C44">
        <w:t>,</w:t>
      </w:r>
      <w:r w:rsidR="008B7413">
        <w:t xml:space="preserve"> the SAI during learning </w:t>
      </w:r>
      <w:r w:rsidR="00620C44">
        <w:t>will</w:t>
      </w:r>
      <w:r w:rsidR="008B7413">
        <w:t xml:space="preserve"> always be positi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49951C45" w:rsidR="00E00AF1" w:rsidRDefault="00A20B70" w:rsidP="00407563">
      <w:pPr>
        <w:spacing w:line="480" w:lineRule="auto"/>
      </w:pPr>
      <w:r>
        <w:t>We will also calculate limb placement asymmetry. Leading limb foot placement is the sagittal distance between the hip and ankle marker during that limb’s heel strike and trailing limb placement is the sagittal distance between the same markers during that limb</w:t>
      </w:r>
      <w:r w:rsidR="00C3241E">
        <w:t>’</w:t>
      </w:r>
      <w:r>
        <w:t>s toe off.</w:t>
      </w:r>
      <w:r w:rsidR="00C3241E">
        <w:t xml:space="preserve"> Leading and trailing limb placement asymmetry is calculated as the difference between the long and short leading and trailing limb placement, respectively</w:t>
      </w:r>
      <w:r w:rsidR="00C3241E" w:rsidRPr="00A46808">
        <w:t xml:space="preserve">. </w:t>
      </w:r>
      <w:r w:rsidR="00A90E88">
        <w:t>T</w:t>
      </w:r>
      <w:r w:rsidR="00872190" w:rsidRPr="00A46808">
        <w:t xml:space="preserve">his analysis </w:t>
      </w:r>
      <w:r w:rsidR="00E46987" w:rsidRPr="00A46808">
        <w:t xml:space="preserve">will be visualized in a </w:t>
      </w:r>
      <w:r w:rsidR="00C3241E" w:rsidRPr="00A46808">
        <w:t>figure</w:t>
      </w:r>
      <w:r w:rsidR="00E46987" w:rsidRPr="00A46808">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p>
    <w:p w14:paraId="5537027F" w14:textId="252FE9C6" w:rsidR="003D0D56" w:rsidRDefault="003D0D56" w:rsidP="00407563">
      <w:pPr>
        <w:spacing w:line="480" w:lineRule="auto"/>
      </w:pPr>
    </w:p>
    <w:p w14:paraId="6D547D87" w14:textId="240EA139" w:rsidR="003C4546" w:rsidRDefault="003C4546" w:rsidP="003C4546">
      <w:pPr>
        <w:spacing w:line="480" w:lineRule="auto"/>
      </w:pPr>
      <w:r>
        <w:t xml:space="preserve">Our analyses of behavior during </w:t>
      </w:r>
      <w:r w:rsidR="00E46987">
        <w:t xml:space="preserve">the </w:t>
      </w:r>
      <w:r>
        <w:t>Learning</w:t>
      </w:r>
      <w:r w:rsidR="00E46987">
        <w:t xml:space="preserve"> </w:t>
      </w:r>
      <w:r w:rsidR="00E46987">
        <w:t>phase</w:t>
      </w:r>
      <w:r>
        <w:t xml:space="preserve"> </w:t>
      </w:r>
      <w:r>
        <w:t>will focus on checking our assumptions</w:t>
      </w:r>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ill </w:t>
      </w:r>
      <w:r w:rsidR="005F1ED9" w:rsidRPr="00B3186F">
        <w:t>track</w:t>
      </w:r>
      <w:r w:rsidR="00E46987" w:rsidRPr="00B3186F">
        <w:t xml:space="preserve"> the target SAI </w:t>
      </w:r>
      <w:r w:rsidR="008478F8" w:rsidRPr="00B3186F">
        <w:t xml:space="preserve">for </w:t>
      </w:r>
      <w:r w:rsidR="00E46987" w:rsidRPr="00B3186F">
        <w:t>each condition.</w:t>
      </w:r>
      <w:r w:rsidR="00E46987">
        <w:t xml:space="preserve"> That is</w:t>
      </w:r>
      <w:r>
        <w:t xml:space="preserve">, the mean SAI will not differ across conditions (Learning SAI mean), but the SAI standard deviation (Learning SAI </w:t>
      </w:r>
      <w:r>
        <w:sym w:font="Symbol" w:char="F073"/>
      </w:r>
      <w:r>
        <w:t>) will</w:t>
      </w:r>
      <w:r w:rsidR="007D087E">
        <w:t xml:space="preserve"> (Figure 4D)</w:t>
      </w:r>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r w:rsidR="007D087E">
        <w:t xml:space="preserve"> (Figure 3A, learning insets)</w:t>
      </w:r>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37BEE70"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r w:rsidR="00EE1E48" w:rsidRPr="00B3186F">
        <w:t>Unlike the force-field adaptation task used in</w:t>
      </w:r>
      <w:r w:rsidR="00392CC4">
        <w:t xml:space="preserve"> the</w:t>
      </w:r>
      <w:r w:rsidR="00EE1E48" w:rsidRPr="00B3186F">
        <w:t xml:space="preserve"> </w:t>
      </w:r>
      <w:proofErr w:type="spellStart"/>
      <w:r w:rsidR="00EE1E48" w:rsidRPr="00B3186F">
        <w:t>Diedrichsen</w:t>
      </w:r>
      <w:proofErr w:type="spellEnd"/>
      <w:r w:rsidR="00EE1E48" w:rsidRPr="00B3186F">
        <w:t xml:space="preserve"> et al. study, </w:t>
      </w:r>
      <w:r w:rsidR="00E429FB" w:rsidRPr="00B3186F">
        <w:t>the learning paradigm we are proposing</w:t>
      </w:r>
      <w:r w:rsidR="00EE1E48" w:rsidRPr="00B3186F">
        <w:t xml:space="preserve">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w:t>
      </w:r>
      <w:proofErr w:type="spellStart"/>
      <w:r w:rsidR="00434022" w:rsidRPr="00B3186F">
        <w:t>Diedrichsen</w:t>
      </w:r>
      <w:proofErr w:type="spellEnd"/>
      <w:r w:rsidR="00434022" w:rsidRPr="00B3186F">
        <w:t xml:space="preserve">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7F17C4"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7F17C4"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7F17C4"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2553BA73" w:rsidR="005B646C" w:rsidRDefault="00F610AC" w:rsidP="00407563">
      <w:pPr>
        <w:spacing w:line="480" w:lineRule="auto"/>
      </w:pPr>
      <w:r w:rsidRPr="00B3186F">
        <w:t xml:space="preserve">This model assumes that individuals </w:t>
      </w:r>
      <w:r w:rsidR="001E0BF9" w:rsidRPr="00B3186F">
        <w:t>remember</w:t>
      </w:r>
      <w:r w:rsidRPr="00B3186F">
        <w:t xml:space="preserve"> </w:t>
      </w:r>
      <w:r w:rsidR="001E0BF9" w:rsidRPr="00B3186F">
        <w:t>some proportion</w:t>
      </w:r>
      <w:r w:rsidR="005F1ED9" w:rsidRPr="00B3186F">
        <w:t>,</w:t>
      </w:r>
      <w:r w:rsidR="001E0BF9" w:rsidRPr="00B3186F">
        <w:t xml:space="preserve"> </w:t>
      </w:r>
      <m:oMath>
        <m:r>
          <w:rPr>
            <w:rStyle w:val="PlaceholderText"/>
            <w:rFonts w:ascii="Cambria Math" w:hAnsi="Cambria Math"/>
            <w:color w:val="auto"/>
          </w:rPr>
          <m:t>A</m:t>
        </m:r>
      </m:oMath>
      <w:r w:rsidR="005F1ED9" w:rsidRPr="00B3186F">
        <w:rPr>
          <w:rStyle w:val="PlaceholderText"/>
          <w:rFonts w:eastAsiaTheme="minorEastAsia"/>
          <w:color w:val="auto"/>
        </w:rPr>
        <w:t>,</w:t>
      </w:r>
      <w:r w:rsidRPr="00B3186F">
        <w:t xml:space="preserve"> </w:t>
      </w:r>
      <w:r w:rsidR="001E0BF9" w:rsidRPr="007F17C4">
        <w:rPr>
          <w:color w:val="000000"/>
          <w:shd w:val="clear" w:color="auto" w:fill="FFFFFF"/>
        </w:rPr>
        <w:t xml:space="preserve">of </w:t>
      </w:r>
      <w:r w:rsidR="001E0BF9" w:rsidRPr="00B3186F">
        <w:rPr>
          <w:rFonts w:eastAsia="Times New Roman"/>
          <w:bCs/>
          <w:iCs/>
          <w:color w:val="000000"/>
          <w:shd w:val="clear" w:color="auto" w:fill="FFFFFF"/>
        </w:rPr>
        <w:t xml:space="preserve">their explicit </w:t>
      </w:r>
      <w:r w:rsidR="00152AE6" w:rsidRPr="007F17C4">
        <w:rPr>
          <w:color w:val="000000"/>
          <w:shd w:val="clear" w:color="auto" w:fill="FFFFFF"/>
        </w:rPr>
        <w:t>strategy</w:t>
      </w:r>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r w:rsidR="00392CC4">
        <w:rPr>
          <w:rFonts w:eastAsia="Times New Roman"/>
          <w:bCs/>
          <w:iCs/>
          <w:color w:val="000000"/>
          <w:shd w:val="clear" w:color="auto" w:fill="FFFFFF"/>
        </w:rPr>
        <w:t>,</w:t>
      </w:r>
      <w:r w:rsidR="001E0BF9" w:rsidRPr="007F17C4">
        <w:rPr>
          <w:color w:val="000000"/>
          <w:shd w:val="clear" w:color="auto" w:fill="FFFFFF"/>
        </w:rPr>
        <w:t xml:space="preserve"> </w:t>
      </w:r>
      <w:r w:rsidR="005F1ED9" w:rsidRPr="007F17C4">
        <w:rPr>
          <w:color w:val="000000"/>
          <w:shd w:val="clear" w:color="auto" w:fill="FFFFFF"/>
        </w:rPr>
        <w:t xml:space="preserve">to </w:t>
      </w:r>
      <w:r w:rsidR="005F1ED9" w:rsidRPr="00B3186F">
        <w:rPr>
          <w:rFonts w:eastAsia="Times New Roman"/>
          <w:bCs/>
          <w:iCs/>
          <w:color w:val="000000"/>
          <w:shd w:val="clear" w:color="auto" w:fill="FFFFFF"/>
        </w:rPr>
        <w:t>some degree</w:t>
      </w:r>
      <w:r w:rsidR="00392CC4">
        <w:rPr>
          <w:rFonts w:eastAsia="Times New Roman"/>
          <w:bCs/>
          <w:iCs/>
          <w:color w:val="000000"/>
          <w:shd w:val="clear" w:color="auto" w:fill="FFFFFF"/>
        </w:rPr>
        <w:t>,</w:t>
      </w:r>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r w:rsidR="00CE2904">
        <w:t xml:space="preserve"> </w:t>
      </w:r>
      <w:r w:rsidR="005B646C" w:rsidRPr="00B3186F">
        <w:t>of the error</w:t>
      </w:r>
      <w:r w:rsidR="00194326" w:rsidRPr="00B3186F">
        <w:t xml:space="preserve">, </w:t>
      </w:r>
      <m:oMath>
        <m:r>
          <w:rPr>
            <w:rFonts w:ascii="Cambria Math" w:hAnsi="Cambria Math"/>
          </w:rPr>
          <m:t>C</m:t>
        </m:r>
      </m:oMath>
      <w:r w:rsidR="00194326" w:rsidRPr="00B3186F">
        <w:rPr>
          <w:rFonts w:eastAsiaTheme="minorEastAsia"/>
        </w:rPr>
        <w:t>,</w:t>
      </w:r>
      <w:r w:rsidR="005B646C" w:rsidRPr="00B3186F">
        <w:t xml:space="preserve"> 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364D1431"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r w:rsidR="00B7625D">
        <w:t xml:space="preserve">Here, </w:t>
      </w:r>
      <w:r>
        <w:t>the update is a function of the motor output</w:t>
      </w:r>
      <w:r w:rsidR="00B7625D">
        <w:t xml:space="preserve"> which</w:t>
      </w:r>
      <w:r w:rsidR="00152AE6">
        <w:t>, in this experiment,</w:t>
      </w:r>
      <w:r w:rsidR="00B7625D">
        <w:t xml:space="preserve"> changes based on the error signal</w:t>
      </w:r>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p>
    <w:p w14:paraId="745DAA5C" w14:textId="77777777" w:rsidR="005B646C" w:rsidRDefault="005B646C" w:rsidP="00407563">
      <w:pPr>
        <w:spacing w:line="480" w:lineRule="auto"/>
      </w:pPr>
    </w:p>
    <w:p w14:paraId="387CA41E" w14:textId="5C9F6409" w:rsidR="00507F44" w:rsidRPr="00D539FB" w:rsidRDefault="007F17C4"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71D33127" w:rsidR="005B646C" w:rsidRDefault="003665D7" w:rsidP="00407563">
      <w:pPr>
        <w:spacing w:line="480" w:lineRule="auto"/>
      </w:pPr>
      <w:r w:rsidRPr="00B3186F">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D31135" w:rsidRPr="00B3186F">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w:t>
      </w:r>
      <w:proofErr w:type="spellStart"/>
      <w:r w:rsidR="00770AD0" w:rsidRPr="00B3186F">
        <w:t>Ivry</w:t>
      </w:r>
      <w:proofErr w:type="spellEnd"/>
      <w:r w:rsidR="00770AD0" w:rsidRPr="00B3186F">
        <w:t xml:space="preserve">,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proofErr w:type="spellStart"/>
      <w:r w:rsidR="0017005F" w:rsidRPr="00B3186F">
        <w:t>Diedrichsen</w:t>
      </w:r>
      <w:proofErr w:type="spellEnd"/>
      <w:r w:rsidR="0017005F" w:rsidRPr="00B3186F">
        <w:t xml:space="preserve">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m:oMath>
        <m:r>
          <w:rPr>
            <w:rFonts w:ascii="Cambria Math" w:hAnsi="Cambria Math"/>
          </w:rPr>
          <m:t>C</m:t>
        </m:r>
      </m:oMath>
      <w:r w:rsidRPr="00B3186F">
        <w:t xml:space="preserve">, </w:t>
      </w:r>
      <w:r w:rsidR="00194326" w:rsidRPr="00B3186F">
        <w:t>must</w:t>
      </w:r>
      <w:r w:rsidR="00C274B7" w:rsidRPr="00B3186F">
        <w:t xml:space="preserve"> be</w:t>
      </w:r>
      <w:r w:rsidRPr="00B3186F">
        <w:t xml:space="preserve"> at least 5x faster than the use-dependent learning rate, </w:t>
      </w:r>
      <m:oMath>
        <m:r>
          <w:rPr>
            <w:rFonts w:ascii="Cambria Math" w:hAnsi="Cambria Math"/>
          </w:rPr>
          <m:t>F</m:t>
        </m:r>
      </m:oMath>
      <w:r w:rsidRPr="00B3186F">
        <w:t xml:space="preserve">. </w:t>
      </w:r>
      <w:r w:rsidR="00107F56" w:rsidRPr="00B3186F">
        <w:t xml:space="preserve">This model </w:t>
      </w:r>
      <w:r w:rsidR="00C274B7" w:rsidRPr="00B3186F">
        <w:t xml:space="preserve">also </w:t>
      </w:r>
      <w:r w:rsidR="00107F56" w:rsidRPr="00B3186F">
        <w:t xml:space="preserve">assumes that this learning rate </w:t>
      </w:r>
      <m:oMath>
        <m:r>
          <w:rPr>
            <w:rFonts w:ascii="Cambria Math" w:hAnsi="Cambria Math"/>
          </w:rPr>
          <m:t>F</m:t>
        </m:r>
      </m:oMath>
      <w:r w:rsidR="00107F56" w:rsidRPr="00B3186F">
        <w:t xml:space="preserve"> is fixed and thus, is not sensitive to the consistency of motor output</w:t>
      </w:r>
      <w:r w:rsidR="0098525F" w:rsidRPr="00B3186F">
        <w:t xml:space="preserve"> </w:t>
      </w:r>
      <w:r w:rsidR="0005313B" w:rsidRPr="00B3186F">
        <w:t>(</w:t>
      </w:r>
      <w:proofErr w:type="spellStart"/>
      <w:r w:rsidR="0098525F" w:rsidRPr="00B3186F">
        <w:t>Diedrichsen</w:t>
      </w:r>
      <w:proofErr w:type="spellEnd"/>
      <w:r w:rsidR="0098525F" w:rsidRPr="00B3186F">
        <w:t xml:space="preserve"> et al. 2010</w:t>
      </w:r>
      <w:r w:rsidR="0005313B" w:rsidRPr="00B3186F">
        <w:t>)</w:t>
      </w:r>
      <w:r w:rsidR="00107F56" w:rsidRPr="00B3186F">
        <w:t>.</w:t>
      </w:r>
      <w:r w:rsidR="00107F56">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7FF9EAE9" w:rsidR="00591F30" w:rsidRDefault="007F17C4"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6B974B34" w:rsidR="007E089C" w:rsidRDefault="00CF6962" w:rsidP="003665D7">
      <w:pPr>
        <w:spacing w:line="480" w:lineRule="auto"/>
        <w:rPr>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C274B7">
        <w:rPr>
          <w:rFonts w:eastAsiaTheme="minorEastAsia"/>
        </w:rPr>
        <w:t>.</w:t>
      </w:r>
      <w:r w:rsidR="002502A3">
        <w:rPr>
          <w:rFonts w:eastAsiaTheme="minorEastAsia"/>
        </w:rPr>
        <w:t xml:space="preserve"> </w:t>
      </w:r>
      <w:r w:rsidR="00CE31EB">
        <w:rPr>
          <w:rFonts w:eastAsiaTheme="minorEastAsia"/>
        </w:rPr>
        <w:t>T</w:t>
      </w:r>
      <w:r w:rsidR="002C7B5B">
        <w:rPr>
          <w:rFonts w:eastAsiaTheme="minorEastAsia"/>
        </w:rPr>
        <w:t>herefore</w:t>
      </w:r>
      <w:r w:rsidR="007E089C">
        <w:rPr>
          <w:rFonts w:eastAsiaTheme="minorEastAsia"/>
        </w:rPr>
        <w:t>:</w:t>
      </w:r>
    </w:p>
    <w:p w14:paraId="5A6800DC" w14:textId="77777777" w:rsidR="007E089C" w:rsidRDefault="007E089C" w:rsidP="003665D7">
      <w:pPr>
        <w:spacing w:line="480" w:lineRule="auto"/>
        <w:rPr>
          <w:rFonts w:eastAsiaTheme="minorEastAsia"/>
        </w:rPr>
      </w:pPr>
    </w:p>
    <w:p w14:paraId="2E72D672" w14:textId="77F609E4" w:rsidR="007E089C" w:rsidRDefault="00CF6962" w:rsidP="003665D7">
      <w:pPr>
        <w:spacing w:line="480" w:lineRule="auto"/>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oMath>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p>
    <w:p w14:paraId="34AFE157" w14:textId="77777777" w:rsidR="007E089C" w:rsidRDefault="007E089C" w:rsidP="003665D7">
      <w:pPr>
        <w:spacing w:line="480" w:lineRule="auto"/>
      </w:pPr>
    </w:p>
    <w:p w14:paraId="0D8D6436" w14:textId="7723C606" w:rsidR="00144E2C" w:rsidRDefault="00752118" w:rsidP="003665D7">
      <w:pPr>
        <w:spacing w:line="480" w:lineRule="auto"/>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w:t>
      </w:r>
      <w:proofErr w:type="gramStart"/>
      <w:r w:rsidR="00144E2C">
        <w:t>similar to</w:t>
      </w:r>
      <w:proofErr w:type="gramEnd"/>
      <w:r w:rsidR="00144E2C">
        <w:t xml:space="preserve"> the uncertainty surrounding the visual targets. </w:t>
      </w:r>
      <w:r w:rsidR="00A647D2">
        <w:t xml:space="preserve">Therefore, </w:t>
      </w:r>
      <w:r w:rsidR="00144E2C">
        <w:t>we set the likelihood variance to be consistent throughout the experiment</w:t>
      </w:r>
      <w:r w:rsidR="00A647D2">
        <w:t>.</w:t>
      </w:r>
      <w:r w:rsidR="00ED360E">
        <w:t xml:space="preserve"> </w:t>
      </w:r>
    </w:p>
    <w:p w14:paraId="753571DC" w14:textId="77777777" w:rsidR="00144E2C" w:rsidRDefault="00144E2C" w:rsidP="003665D7">
      <w:pPr>
        <w:spacing w:line="480" w:lineRule="auto"/>
      </w:pPr>
    </w:p>
    <w:p w14:paraId="283A7F66" w14:textId="15E3AC25" w:rsidR="00591F30" w:rsidRDefault="00194326" w:rsidP="003665D7">
      <w:pPr>
        <w:spacing w:line="480" w:lineRule="auto"/>
      </w:pPr>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w:t>
      </w:r>
      <w:proofErr w:type="spellStart"/>
      <w:r w:rsidR="00D31135" w:rsidRPr="00144E2C">
        <w:t>Verstynen</w:t>
      </w:r>
      <w:proofErr w:type="spellEnd"/>
      <w:r w:rsidR="00D31135" w:rsidRPr="00144E2C">
        <w:t xml:space="preserve"> and </w:t>
      </w:r>
      <w:proofErr w:type="spellStart"/>
      <w:r w:rsidR="00D31135" w:rsidRPr="00144E2C">
        <w:t>Sabes</w:t>
      </w:r>
      <w:proofErr w:type="spellEnd"/>
      <w:r w:rsidR="00D31135" w:rsidRPr="00144E2C">
        <w:t>, 2011)</w:t>
      </w:r>
      <w:r w:rsidR="00D31135">
        <w:fldChar w:fldCharType="end"/>
      </w:r>
      <w:r w:rsidR="00D31135">
        <w:t xml:space="preserve">. </w:t>
      </w:r>
      <w:r>
        <w:t>Here, we also</w:t>
      </w:r>
      <w:r w:rsidR="00944B02">
        <w:t xml:space="preserve"> assume that the prior </w:t>
      </w:r>
      <w:r>
        <w:t>will 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262D078D" w:rsidR="00591F30" w:rsidRDefault="007F17C4"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753F8">
        <w:t>8</w:t>
      </w:r>
      <w:r w:rsidR="007B6811">
        <w:t>)</w:t>
      </w:r>
    </w:p>
    <w:p w14:paraId="44A4D404" w14:textId="288767CB" w:rsidR="00507F44" w:rsidRPr="00D539FB" w:rsidRDefault="007F17C4"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753F8">
        <w:t>9</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2326EE1C" w:rsidR="00D12592" w:rsidRPr="0085029E" w:rsidRDefault="00345A0C" w:rsidP="00407563">
      <w:pPr>
        <w:spacing w:line="480" w:lineRule="auto"/>
        <w:rPr>
          <w:u w:val="single"/>
        </w:rPr>
      </w:pPr>
      <w:bookmarkStart w:id="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
      <w:r w:rsidR="00BD2F3B">
        <w:t>In this study</w:t>
      </w:r>
      <w:r w:rsidR="00C274B7">
        <w:t xml:space="preserve">, the primary </w:t>
      </w:r>
      <w:r w:rsidR="00D63480">
        <w:t>comparisons</w:t>
      </w:r>
      <w:r w:rsidR="00C274B7">
        <w:t xml:space="preserve"> are </w:t>
      </w:r>
      <w:r w:rsidR="00BD2F3B">
        <w:t xml:space="preserve">between </w:t>
      </w:r>
      <w:r w:rsidR="00C274B7">
        <w:t xml:space="preserve">the </w:t>
      </w:r>
      <w:r w:rsidR="00BD2F3B">
        <w:t>two models differ</w:t>
      </w:r>
      <w:r w:rsidR="00C538EF">
        <w:t>ing</w:t>
      </w:r>
      <w:r w:rsidR="00BD2F3B">
        <w:t xml:space="preserve"> </w:t>
      </w:r>
      <w:r w:rsidR="00C274B7">
        <w:t>predict</w:t>
      </w:r>
      <w:r w:rsidR="00BD2F3B">
        <w:t>ions</w:t>
      </w:r>
      <w:r w:rsidR="00C274B7">
        <w:t xml:space="preserve"> </w:t>
      </w:r>
      <w:r w:rsidR="00BD2F3B">
        <w:t xml:space="preserve">regarding </w:t>
      </w:r>
      <w:r w:rsidR="00C274B7">
        <w:t xml:space="preserve">use-dependent </w:t>
      </w:r>
      <w:r w:rsidR="0022790A">
        <w:t>biases</w:t>
      </w:r>
      <w:r w:rsidR="00C274B7">
        <w:t xml:space="preserve"> in response to varying degrees of practice consistency</w:t>
      </w:r>
      <w:r w:rsidR="00BD2F3B">
        <w:t xml:space="preserve"> and the empirically observed </w:t>
      </w:r>
      <w:r w:rsidR="0022790A">
        <w:t>biases</w:t>
      </w:r>
      <w:r w:rsidR="00C274B7">
        <w:t xml:space="preserve">. The Strategy plus Use-Dependent model predicts that the use-dependent </w:t>
      </w:r>
      <w:r w:rsidR="0022790A">
        <w:t>bias</w:t>
      </w:r>
      <w:r w:rsidR="00C274B7">
        <w:t xml:space="preserve"> will be similar across the three different conditions while </w:t>
      </w:r>
      <w:r w:rsidR="00A451A6">
        <w:t xml:space="preserve">the Adaptive Bayesian model predicts </w:t>
      </w:r>
      <w:r w:rsidR="005F4665">
        <w:t xml:space="preserve">progressively smaller </w:t>
      </w:r>
      <w:r w:rsidR="00A451A6">
        <w:t xml:space="preserve">use-dependent </w:t>
      </w:r>
      <w:r w:rsidR="0022790A">
        <w:t>bias</w:t>
      </w:r>
      <w:r w:rsidR="00A451A6">
        <w:t xml:space="preserve"> </w:t>
      </w:r>
      <w:r w:rsidR="00CD3AC6">
        <w:t xml:space="preserve">as </w:t>
      </w:r>
      <w:r w:rsidR="00A451A6">
        <w:t>target consistency</w:t>
      </w:r>
      <w:r w:rsidR="00CD3AC6">
        <w:t xml:space="preserve"> is reduced</w:t>
      </w:r>
      <w:r w:rsidR="00A451A6">
        <w:t>.</w:t>
      </w:r>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450BA581"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r w:rsidR="007C3788">
        <w:t xml:space="preserve">: The </w:t>
      </w:r>
      <w:r w:rsidR="00BD2F3B">
        <w:t>S</w:t>
      </w:r>
      <w:r w:rsidR="007C3788">
        <w:t xml:space="preserve">trategy plus Use-Dependent model predicts no difference in </w:t>
      </w:r>
      <w:r w:rsidR="0022790A">
        <w:t>use-dependent bias</w:t>
      </w:r>
      <w:r w:rsidR="007C3788">
        <w:t xml:space="preserve"> across conditions while the Adaptive Bayesian model predicts reduced </w:t>
      </w:r>
      <w:r w:rsidR="0022790A">
        <w:t>use-dependent bias</w:t>
      </w:r>
      <w:r w:rsidR="007C3788">
        <w:t xml:space="preserve"> </w:t>
      </w:r>
      <w:r w:rsidR="00D342A2">
        <w:t>during</w:t>
      </w:r>
      <w:r w:rsidR="007C3788">
        <w:t xml:space="preserve"> less consistent conditions</w:t>
      </w:r>
      <w:r>
        <w:t>.</w:t>
      </w:r>
      <w:r w:rsidR="00444FF7">
        <w:t xml:space="preserve"> 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individual participant</w:t>
      </w:r>
      <w:r w:rsidR="00D342A2">
        <w:t xml:space="preserve"> and model</w:t>
      </w:r>
      <w:r w:rsidR="00444FF7">
        <w:t xml:space="preserve">. We will provide </w:t>
      </w:r>
      <w:r w:rsidR="00E63698">
        <w:t>a figure containing</w:t>
      </w:r>
      <w:r w:rsidR="00444FF7">
        <w:t xml:space="preserve"> individual and group fits for each model</w:t>
      </w:r>
      <w:r w:rsidR="00DC21D4">
        <w:t xml:space="preserve"> and </w:t>
      </w:r>
      <w:r w:rsidR="00E63698">
        <w:t xml:space="preserve">comparisons of simulated </w:t>
      </w:r>
      <w:r w:rsidR="0022790A">
        <w:t>biases</w:t>
      </w:r>
      <w:r w:rsidR="00E63698">
        <w:t xml:space="preserve"> (using best-fit model parameters) with the behavioral data to further </w:t>
      </w:r>
      <w:r w:rsidR="00D31135">
        <w:t>bolster</w:t>
      </w:r>
      <w:r w:rsidR="00E63698">
        <w:t xml:space="preserve"> </w:t>
      </w:r>
      <w:r w:rsidR="00444FF7">
        <w:t xml:space="preserve">support for one model </w:t>
      </w:r>
      <w:r w:rsidR="00152AE6">
        <w:t>over</w:t>
      </w:r>
      <w:r w:rsidR="00444FF7">
        <w:t xml:space="preserve"> the other. </w:t>
      </w:r>
    </w:p>
    <w:p w14:paraId="5BC5DDED" w14:textId="29510F28" w:rsidR="00444FF7" w:rsidRDefault="00444FF7" w:rsidP="001C7AA5">
      <w:pPr>
        <w:spacing w:line="480" w:lineRule="auto"/>
      </w:pPr>
    </w:p>
    <w:p w14:paraId="082994D4" w14:textId="61D910CA" w:rsidR="001C7AA5" w:rsidRDefault="00D342A2" w:rsidP="007F17C4">
      <w:pPr>
        <w:spacing w:line="480" w:lineRule="auto"/>
      </w:pPr>
      <w:r>
        <w:t>Additional objective</w:t>
      </w:r>
      <w:r w:rsidR="00444FF7">
        <w:t xml:space="preserve"> support for one model over the other will be formally assessed using model selection criteria, specifically Akaike Information Criterion (AIC) scores. </w:t>
      </w:r>
      <w:r w:rsidR="001C7AA5">
        <w:t xml:space="preserve">We will compare these AIC values between the two models using a paired t-test. Quality of model fits will be reported using R-squared values. The number of subjects best fit by each model will be </w:t>
      </w:r>
      <w:r w:rsidR="003B7452">
        <w:t xml:space="preserve">reported and presented in </w:t>
      </w:r>
      <w:r w:rsidR="001C7AA5">
        <w:t xml:space="preserve">visual </w:t>
      </w:r>
      <w:r w:rsidR="003B7452">
        <w:t xml:space="preserve">format </w:t>
      </w:r>
      <w:r w:rsidR="001C7AA5">
        <w:t xml:space="preserve">in a figure. As fits to individual data can be noisy </w:t>
      </w:r>
      <w:r w:rsidR="001C7AA5">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1C7AA5">
        <w:fldChar w:fldCharType="separate"/>
      </w:r>
      <w:r w:rsidR="001C7AA5" w:rsidRPr="00EC7030">
        <w:t>(Wilson and Collins, 2019)</w:t>
      </w:r>
      <w:r w:rsidR="001C7AA5">
        <w:fldChar w:fldCharType="end"/>
      </w:r>
      <w:r w:rsidR="001C7AA5">
        <w:t>, we will also calculate AIC scores on fits to the average learning functions across conditions. To provide confidence intervals on parameter estimates, we will fit the average learning function for each of 10,000 bootstrapped samples 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25BF3126"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r w:rsidR="00DC21D4">
        <w:t>D</w:t>
      </w:r>
      <w:r>
        <w:t>). These assumptions will be assessed using repeated measures ANOVA and</w:t>
      </w:r>
      <w:r w:rsidR="00A8261D">
        <w:t xml:space="preserve"> in the case of a significant test</w:t>
      </w:r>
      <w:r w:rsidR="006C27CC">
        <w:t>, we will perform</w:t>
      </w:r>
      <w:r>
        <w:t xml:space="preserve"> post-hoc Bonferroni</w:t>
      </w:r>
      <w:r w:rsidR="00DE585D">
        <w:t>-</w:t>
      </w:r>
      <w:r>
        <w:t xml:space="preserve">corrected pairwise comparisons. </w:t>
      </w:r>
    </w:p>
    <w:p w14:paraId="56D864A1" w14:textId="77777777" w:rsidR="0061724C" w:rsidRDefault="0061724C" w:rsidP="007A61A4">
      <w:pPr>
        <w:spacing w:line="480" w:lineRule="auto"/>
      </w:pPr>
    </w:p>
    <w:p w14:paraId="7007C85C" w14:textId="3E6A4C71"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5872D1FD"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w:t>
      </w:r>
      <w:r w:rsidR="00106858">
        <w:rPr>
          <w:rFonts w:eastAsia="Times New Roman"/>
          <w:szCs w:val="24"/>
        </w:rPr>
        <w:t>Bonferroni corrected p-values will be used for tests involving multiple comparisons.</w:t>
      </w:r>
      <w:r w:rsidR="00106858">
        <w:rPr>
          <w:rFonts w:eastAsia="Times New Roman"/>
          <w:szCs w:val="24"/>
        </w:rPr>
        <w:t xml:space="preserve"> </w:t>
      </w:r>
      <w:r>
        <w:t xml:space="preserve">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50F5E355"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32CD3A73"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r w:rsidR="002E2976">
        <w:t xml:space="preserve">an abrupt </w:t>
      </w:r>
      <w:r>
        <w:t xml:space="preserve">learning phas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w:t>
      </w:r>
      <w:proofErr w:type="gramStart"/>
      <w:r>
        <w:t>in order to</w:t>
      </w:r>
      <w:proofErr w:type="gramEnd"/>
      <w:r>
        <w:t xml:space="preserve">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1C85C15B"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03700A7A"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3F4A0A3A" w14:textId="289106B4" w:rsidR="004216BF" w:rsidRPr="000322D0" w:rsidRDefault="00F9403F" w:rsidP="00407563">
      <w:pPr>
        <w:spacing w:line="480" w:lineRule="auto"/>
        <w:rPr>
          <w:i/>
          <w:iCs/>
          <w:u w:val="single"/>
        </w:rPr>
      </w:pPr>
      <w:r>
        <w:rPr>
          <w:i/>
          <w:iCs/>
          <w:u w:val="single"/>
        </w:rPr>
        <w:t>Model Recovery</w:t>
      </w:r>
    </w:p>
    <w:p w14:paraId="1757C09F" w14:textId="0212E145" w:rsidR="004216BF" w:rsidRDefault="00D342A2" w:rsidP="00407563">
      <w:pPr>
        <w:spacing w:line="480" w:lineRule="auto"/>
      </w:pPr>
      <w:r>
        <w:t>Due to the central importance of model selection in the proposed study</w:t>
      </w:r>
      <w:r w:rsidR="00321787">
        <w:t xml:space="preserve">, </w:t>
      </w:r>
      <w:r w:rsidR="00707326">
        <w:t xml:space="preserve">we performed model recovery analysis </w:t>
      </w:r>
      <w:r>
        <w:t xml:space="preserve">in order </w:t>
      </w:r>
      <w:r w:rsidR="00707326">
        <w:t>to 1)</w:t>
      </w:r>
      <w:r w:rsidR="002B4E33">
        <w:t xml:space="preserve"> </w:t>
      </w:r>
      <w:r>
        <w:t>confirm</w:t>
      </w:r>
      <w:r w:rsidR="00CE2904">
        <w:t xml:space="preserve"> </w:t>
      </w:r>
      <w:r w:rsidR="002B4E33">
        <w:t>that the models are distinguishable under idea</w:t>
      </w:r>
      <w:r w:rsidR="00044CCE">
        <w:t>l</w:t>
      </w:r>
      <w:r w:rsidR="002B4E33">
        <w:t xml:space="preserve"> circumstances </w:t>
      </w:r>
      <w:r w:rsidR="002B4E33">
        <w:fldChar w:fldCharType="begin"/>
      </w:r>
      <w:r w:rsidR="002B4E33">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2B4E33">
        <w:fldChar w:fldCharType="separate"/>
      </w:r>
      <w:r w:rsidR="002B4E33" w:rsidRPr="00647E38">
        <w:t>(Hardwick et al., 2019; Wilson and Collins, 2019)</w:t>
      </w:r>
      <w:r w:rsidR="002B4E33">
        <w:fldChar w:fldCharType="end"/>
      </w:r>
      <w:r w:rsidR="00707326">
        <w:t xml:space="preserve"> and 2)</w:t>
      </w:r>
      <w:r w:rsidR="002B4E33">
        <w:t xml:space="preserve"> </w:t>
      </w:r>
      <w:r>
        <w:t>identify</w:t>
      </w:r>
      <w:r w:rsidR="002B4E33">
        <w:t xml:space="preserve"> the</w:t>
      </w:r>
      <w:r w:rsidR="00321787">
        <w:t xml:space="preserve"> ideal</w:t>
      </w:r>
      <w:r w:rsidR="002B4E33">
        <w:t xml:space="preserve"> method of model comparison</w:t>
      </w:r>
      <w:r w:rsidR="00E32CFB">
        <w:t xml:space="preserve"> for this situation</w:t>
      </w:r>
      <w:r w:rsidR="00707326">
        <w:t xml:space="preserve"> (between Akaike Information Criterion (AIC) </w:t>
      </w:r>
      <w:r w:rsidR="00044CCE">
        <w:t>and</w:t>
      </w:r>
      <w:r w:rsidR="00707326">
        <w:t xml:space="preserve"> Bayesian Information Criterion (BIC); </w:t>
      </w:r>
      <w:r w:rsidR="00707326" w:rsidRPr="00647E38">
        <w:t>Wilson and Collins, 2019)</w:t>
      </w:r>
      <w:r w:rsidR="00E32CFB">
        <w:t>.</w:t>
      </w:r>
      <w:r w:rsidR="002B4E33">
        <w:t xml:space="preserve"> We first </w:t>
      </w:r>
      <w:r w:rsidR="004216BF">
        <w:t>sequentially simulat</w:t>
      </w:r>
      <w:r w:rsidR="002B4E33">
        <w:t>ed</w:t>
      </w:r>
      <w:r w:rsidR="004216BF">
        <w:t xml:space="preserve"> data </w:t>
      </w:r>
      <w:r w:rsidR="00BF768A" w:rsidRPr="00BF768A">
        <w:t>1000</w:t>
      </w:r>
      <w:r w:rsidR="00BF768A">
        <w:t xml:space="preserve"> times per condition with both models using</w:t>
      </w:r>
      <w:r w:rsidR="002B4E33">
        <w:t xml:space="preserve"> randomized parameter values </w:t>
      </w:r>
      <w:r w:rsidR="00BF768A">
        <w:t xml:space="preserve">obtained by fitting data from a similar study (details in </w:t>
      </w:r>
      <w:r w:rsidR="00BF768A" w:rsidRPr="00CE2904">
        <w:t>Simulations</w:t>
      </w:r>
      <w:r w:rsidR="00BF768A">
        <w:t xml:space="preserve"> section)</w:t>
      </w:r>
      <w:r w:rsidR="002B4E33">
        <w:t>. We then fit the simulated data with each model</w:t>
      </w:r>
      <w:r w:rsidR="00F610AC">
        <w:t xml:space="preserve">, </w:t>
      </w:r>
      <w:r w:rsidR="002B4E33">
        <w:t>calculat</w:t>
      </w:r>
      <w:r w:rsidR="00F610AC">
        <w:t>ing</w:t>
      </w:r>
      <w:r w:rsidR="002B4E33">
        <w:t xml:space="preserve"> AIC </w:t>
      </w:r>
      <w:r w:rsidR="00B52FEA">
        <w:t xml:space="preserve">scores </w:t>
      </w:r>
      <w:r w:rsidR="002B4E33">
        <w:t xml:space="preserve">for each </w:t>
      </w:r>
      <w:r w:rsidR="00F610AC">
        <w:t>model</w:t>
      </w:r>
      <w:r w:rsidR="002B4E33">
        <w:t xml:space="preserve"> fit and directly compared the </w:t>
      </w:r>
      <w:r w:rsidR="00707326">
        <w:t>two values</w:t>
      </w:r>
      <w:r w:rsidR="002B4E33">
        <w:t xml:space="preserve">. </w:t>
      </w:r>
      <w:r w:rsidR="00C8433D">
        <w:t>A</w:t>
      </w:r>
      <w:r w:rsidR="002B4E33">
        <w:t xml:space="preserve"> confusion matri</w:t>
      </w:r>
      <w:r w:rsidR="00C8433D">
        <w:t>x</w:t>
      </w:r>
      <w:r w:rsidR="002B4E33">
        <w:t xml:space="preserve"> </w:t>
      </w:r>
      <w:r w:rsidR="00F610AC">
        <w:t xml:space="preserve">summarizes this process, providing </w:t>
      </w:r>
      <w:r w:rsidR="002B4E33">
        <w:t xml:space="preserve">the probability that the model which generated the simulated data was better fit by itself or the other model. </w:t>
      </w:r>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r w:rsidR="00C3506A">
        <w:t xml:space="preserve"> </w:t>
      </w:r>
      <w:r w:rsidR="00C8433D">
        <w:t>In Figure 2, w</w:t>
      </w:r>
      <w:r w:rsidR="004216BF">
        <w:t>e show</w:t>
      </w:r>
      <w:r w:rsidR="00C8433D">
        <w:t xml:space="preserve"> one confusion matrix for each condition and a combined confusion matrix which reveals </w:t>
      </w:r>
      <w:r w:rsidR="004216BF">
        <w:t>that the models are distinguishable under these ideal circumstances</w:t>
      </w:r>
      <w:r w:rsidR="00C8433D">
        <w:t xml:space="preserve"> when using AIC as an objective model comparison </w:t>
      </w:r>
      <w:proofErr w:type="gramStart"/>
      <w:r w:rsidR="00C8433D">
        <w:t>criteria</w:t>
      </w:r>
      <w:proofErr w:type="gramEnd"/>
      <w:r w:rsidR="004216BF">
        <w:t xml:space="preserve">. </w:t>
      </w:r>
      <w:r w:rsidR="00C8433D">
        <w:t xml:space="preserve">We performed the same procedure for BIC, however this analysis revealed </w:t>
      </w:r>
      <w:r w:rsidR="0038677C">
        <w:t xml:space="preserve">reduced model discriminability (i.e., </w:t>
      </w:r>
      <w:r w:rsidR="00FA1DBA">
        <w:t>smaller range between on- and off-diagonal values</w:t>
      </w:r>
      <w:r w:rsidR="00C8433D">
        <w:t xml:space="preserve"> </w:t>
      </w:r>
      <w:r w:rsidR="00F610AC">
        <w:t>in the confusion matrix</w:t>
      </w:r>
      <w:r w:rsidR="00FA1DBA">
        <w:t>)</w:t>
      </w:r>
      <w:r w:rsidR="00F610AC">
        <w:t>.</w:t>
      </w:r>
      <w:r w:rsidR="00C8433D">
        <w:t xml:space="preserve"> Therefore, this analysis demonstrates that the two models are distinguishable under these </w:t>
      </w:r>
      <w:r w:rsidR="00BF768A">
        <w:t>constraints</w:t>
      </w:r>
      <w:r w:rsidR="00C8433D">
        <w:t xml:space="preserve"> and th</w:t>
      </w:r>
      <w:r w:rsidR="0038677C">
        <w:t>at</w:t>
      </w:r>
      <w:r w:rsidR="00C8433D">
        <w:t xml:space="preserve"> AIC is </w:t>
      </w:r>
      <w:proofErr w:type="gramStart"/>
      <w:r w:rsidR="00BF768A">
        <w:t>better-matched</w:t>
      </w:r>
      <w:proofErr w:type="gramEnd"/>
      <w:r w:rsidR="00C8433D">
        <w:t xml:space="preserve"> for the current </w:t>
      </w:r>
      <w:r w:rsidR="00F610AC">
        <w:t>experiment</w:t>
      </w:r>
      <w:r w:rsidR="00C8433D">
        <w:t xml:space="preserve">. </w:t>
      </w:r>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6180CEDB" w:rsidR="000B101F" w:rsidRDefault="008762DC" w:rsidP="00407563">
      <w:pPr>
        <w:spacing w:line="480" w:lineRule="auto"/>
      </w:pPr>
      <w:bookmarkStart w:id="2" w:name="_Hlk49946367"/>
      <w:r w:rsidRPr="00CE2904">
        <w:rPr>
          <w:shd w:val="clear" w:color="auto" w:fill="FFFFFF"/>
        </w:rPr>
        <w:t xml:space="preserve">Preliminary model </w:t>
      </w:r>
      <w:r w:rsidRPr="007F17C4">
        <w:rPr>
          <w:shd w:val="clear" w:color="auto" w:fill="FFFFFF"/>
        </w:rPr>
        <w:t xml:space="preserve">parameters </w:t>
      </w:r>
      <w:r w:rsidRPr="00CE2904">
        <w:rPr>
          <w:shd w:val="clear" w:color="auto" w:fill="FFFFFF"/>
        </w:rPr>
        <w:t xml:space="preserve">were obtained </w:t>
      </w:r>
      <w:r w:rsidRPr="007F17C4">
        <w:rPr>
          <w:shd w:val="clear" w:color="auto" w:fill="FFFFFF"/>
        </w:rPr>
        <w:t xml:space="preserve">by fitting the models to </w:t>
      </w:r>
      <w:r w:rsidRPr="00CE2904">
        <w:rPr>
          <w:shd w:val="clear" w:color="auto" w:fill="FFFFFF"/>
        </w:rPr>
        <w:t>walking data (n=16</w:t>
      </w:r>
      <w:r w:rsidR="00B52FEA" w:rsidRPr="00CE2904">
        <w:rPr>
          <w:shd w:val="clear" w:color="auto" w:fill="FFFFFF"/>
        </w:rPr>
        <w:t xml:space="preserve"> participants</w:t>
      </w:r>
      <w:r w:rsidRPr="00CE2904">
        <w:rPr>
          <w:shd w:val="clear" w:color="auto" w:fill="FFFFFF"/>
        </w:rPr>
        <w:t>)</w:t>
      </w:r>
      <w:r w:rsidRPr="007F17C4">
        <w:rPr>
          <w:shd w:val="clear" w:color="auto" w:fill="FFFFFF"/>
        </w:rPr>
        <w:t xml:space="preserve"> from </w:t>
      </w:r>
      <w:r w:rsidRPr="00CE2904">
        <w:rPr>
          <w:shd w:val="clear" w:color="auto" w:fill="FFFFFF"/>
        </w:rPr>
        <w:t>[withheld due to double-blinding]</w:t>
      </w:r>
      <w:r w:rsidR="00B52FEA" w:rsidRPr="00CE2904">
        <w:rPr>
          <w:shd w:val="clear" w:color="auto" w:fill="FFFFFF"/>
        </w:rPr>
        <w:t>,</w:t>
      </w:r>
      <w:r w:rsidRPr="00CE2904">
        <w:rPr>
          <w:shd w:val="clear" w:color="auto" w:fill="FFFFFF"/>
        </w:rPr>
        <w:t xml:space="preserve"> which </w:t>
      </w:r>
      <w:r w:rsidR="00B52FEA" w:rsidRPr="00CE2904">
        <w:rPr>
          <w:shd w:val="clear" w:color="auto" w:fill="FFFFFF"/>
        </w:rPr>
        <w:t xml:space="preserve">used </w:t>
      </w:r>
      <w:r w:rsidR="00B52FEA" w:rsidRPr="007F17C4">
        <w:rPr>
          <w:shd w:val="clear" w:color="auto" w:fill="FFFFFF"/>
        </w:rPr>
        <w:t>a</w:t>
      </w:r>
      <w:r w:rsidRPr="007F17C4">
        <w:rPr>
          <w:shd w:val="clear" w:color="auto" w:fill="FFFFFF"/>
        </w:rPr>
        <w:t xml:space="preserve"> </w:t>
      </w:r>
      <w:bookmarkStart w:id="3" w:name="_Hlk49947232"/>
      <w:r w:rsidRPr="00CE2904">
        <w:rPr>
          <w:shd w:val="clear" w:color="auto" w:fill="FFFFFF"/>
        </w:rPr>
        <w:t xml:space="preserve">protocol </w:t>
      </w:r>
      <w:r w:rsidR="00B52FEA" w:rsidRPr="00CE2904">
        <w:rPr>
          <w:shd w:val="clear" w:color="auto" w:fill="FFFFFF"/>
        </w:rPr>
        <w:t xml:space="preserve">most </w:t>
      </w:r>
      <w:proofErr w:type="gramStart"/>
      <w:r w:rsidR="00B52FEA" w:rsidRPr="00CE2904">
        <w:rPr>
          <w:shd w:val="clear" w:color="auto" w:fill="FFFFFF"/>
        </w:rPr>
        <w:t xml:space="preserve">similar </w:t>
      </w:r>
      <w:r w:rsidRPr="00CE2904">
        <w:rPr>
          <w:shd w:val="clear" w:color="auto" w:fill="FFFFFF"/>
        </w:rPr>
        <w:t>to</w:t>
      </w:r>
      <w:proofErr w:type="gramEnd"/>
      <w:r w:rsidRPr="00CE2904">
        <w:rPr>
          <w:shd w:val="clear" w:color="auto" w:fill="FFFFFF"/>
        </w:rPr>
        <w:t xml:space="preserve"> the </w:t>
      </w:r>
      <w:r w:rsidR="00B52FEA" w:rsidRPr="00CE2904">
        <w:rPr>
          <w:shd w:val="clear" w:color="auto" w:fill="FFFFFF"/>
        </w:rPr>
        <w:t xml:space="preserve">Constant condition that </w:t>
      </w:r>
      <w:r w:rsidR="00BF768A" w:rsidRPr="00CE2904">
        <w:rPr>
          <w:shd w:val="clear" w:color="auto" w:fill="FFFFFF"/>
        </w:rPr>
        <w:t>we</w:t>
      </w:r>
      <w:r w:rsidRPr="00CE2904">
        <w:rPr>
          <w:shd w:val="clear" w:color="auto" w:fill="FFFFFF"/>
        </w:rPr>
        <w:t xml:space="preserve"> </w:t>
      </w:r>
      <w:r w:rsidR="00B52FEA" w:rsidRPr="00CE2904">
        <w:rPr>
          <w:shd w:val="clear" w:color="auto" w:fill="FFFFFF"/>
        </w:rPr>
        <w:t>currently</w:t>
      </w:r>
      <w:r w:rsidRPr="00CE2904">
        <w:rPr>
          <w:shd w:val="clear" w:color="auto" w:fill="FFFFFF"/>
        </w:rPr>
        <w:t xml:space="preserve"> propos</w:t>
      </w:r>
      <w:r w:rsidR="00B52FEA" w:rsidRPr="00CE2904">
        <w:rPr>
          <w:shd w:val="clear" w:color="auto" w:fill="FFFFFF"/>
        </w:rPr>
        <w:t>e</w:t>
      </w:r>
      <w:bookmarkEnd w:id="2"/>
      <w:bookmarkEnd w:id="3"/>
      <w:r w:rsidRPr="00CE2904">
        <w:rPr>
          <w:shd w:val="clear" w:color="auto" w:fill="FFFFFF"/>
        </w:rPr>
        <w:t>.</w:t>
      </w:r>
      <w:r w:rsidRPr="007F17C4">
        <w:rPr>
          <w:shd w:val="clear" w:color="auto" w:fill="FFFFFF"/>
        </w:rPr>
        <w:t xml:space="preserve"> </w:t>
      </w:r>
      <w:r w:rsidR="00C6328C" w:rsidRPr="00CE2904">
        <w:t>(</w:t>
      </w:r>
      <w:bookmarkStart w:id="4" w:name="_Hlk48115962"/>
      <w:r w:rsidR="000A746F" w:rsidRPr="00CE2904">
        <w:t>R</w:t>
      </w:r>
      <w:r w:rsidR="00CA4A83" w:rsidRPr="00CE2904">
        <w:t>-squared values:</w:t>
      </w:r>
      <w:r w:rsidR="00C6328C" w:rsidRPr="00CE2904">
        <w:t xml:space="preserve"> </w:t>
      </w:r>
      <w:r w:rsidR="007A61A4" w:rsidRPr="00CE2904">
        <w:t xml:space="preserve">Adaptive </w:t>
      </w:r>
      <w:r w:rsidR="00C6328C" w:rsidRPr="00CE2904">
        <w:t>Bayes</w:t>
      </w:r>
      <w:r w:rsidR="007A61A4" w:rsidRPr="00CE2904">
        <w:t>ian model</w:t>
      </w:r>
      <w:r w:rsidR="00C6328C" w:rsidRPr="00CE2904">
        <w:t xml:space="preserve"> </w:t>
      </w:r>
      <w:r w:rsidR="00893E9C" w:rsidRPr="00CE2904">
        <w:t>= 0.895</w:t>
      </w:r>
      <w:r w:rsidR="00D74095" w:rsidRPr="00CE2904">
        <w:t xml:space="preserve"> ± 0.019</w:t>
      </w:r>
      <w:r w:rsidR="00893E9C" w:rsidRPr="00CE2904">
        <w:t xml:space="preserve">; Strategy </w:t>
      </w:r>
      <w:r w:rsidR="000E60C1" w:rsidRPr="00CE2904">
        <w:t>plus</w:t>
      </w:r>
      <w:r w:rsidR="00893E9C" w:rsidRPr="00CE2904">
        <w:t xml:space="preserve"> Use-Dependent = 0.870</w:t>
      </w:r>
      <w:r w:rsidR="00D74095" w:rsidRPr="00CE2904">
        <w:t xml:space="preserve"> ± 0.021</w:t>
      </w:r>
      <w:r w:rsidR="00E454F4" w:rsidRPr="00CE2904">
        <w:t xml:space="preserve"> [mean ± SEM]</w:t>
      </w:r>
      <w:r w:rsidR="00C6328C" w:rsidRPr="00CE2904">
        <w:t>)</w:t>
      </w:r>
      <w:r w:rsidR="000B101F" w:rsidRPr="00CE2904">
        <w:t xml:space="preserve">. </w:t>
      </w:r>
      <w:bookmarkEnd w:id="4"/>
      <w:r w:rsidR="000B101F" w:rsidRPr="00CE2904">
        <w:t xml:space="preserve">We then simulated our proposed experiment 1000 </w:t>
      </w:r>
      <w:r w:rsidR="00F914B3" w:rsidRPr="00CE2904">
        <w:t>times</w:t>
      </w:r>
      <w:r w:rsidR="00443F01" w:rsidRPr="00CE2904">
        <w:t xml:space="preserve"> </w:t>
      </w:r>
      <w:r w:rsidR="000322D0" w:rsidRPr="00CE2904">
        <w:t>with</w:t>
      </w:r>
      <w:r w:rsidR="00443F01" w:rsidRPr="00CE2904">
        <w:t xml:space="preserve"> the mean </w:t>
      </w:r>
      <w:r w:rsidR="00905174" w:rsidRPr="00CE2904">
        <w:t xml:space="preserve">learning function </w:t>
      </w:r>
      <w:r w:rsidR="00443F01" w:rsidRPr="00CE2904">
        <w:t xml:space="preserve">from each </w:t>
      </w:r>
      <w:r w:rsidR="000B101F" w:rsidRPr="00CE2904">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70D0F9CC"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w:t>
      </w:r>
      <w:r w:rsidR="0022790A">
        <w:t>bias</w:t>
      </w:r>
      <w:r w:rsidR="0022790A">
        <w:t xml:space="preserve"> </w:t>
      </w:r>
      <w:r w:rsidR="00F66EA9">
        <w:t xml:space="preserve">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r w:rsidR="00957134">
        <w:t>t use-dependent biases</w:t>
      </w:r>
      <w:r w:rsidR="004216BF" w:rsidRPr="00210EAD">
        <w:t xml:space="preserve"> between conditions</w:t>
      </w:r>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1C0BFBC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rsidR="003600BA">
        <w:t xml:space="preserve"> (Figure 4A</w:t>
      </w:r>
      <w:r w:rsidR="00C15142">
        <w:t>)</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3600BA">
        <w:t xml:space="preserve">We also calculated the Initial Bias and Early Washout for those participants who completed both the Constant and </w:t>
      </w:r>
      <w:r w:rsidR="00BF768A">
        <w:t>H</w:t>
      </w:r>
      <w:r w:rsidR="003600BA">
        <w:t xml:space="preserve">igh Variability conditions (Figure 4B &amp; C).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1F4926">
        <w:t>D</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8AE6CCA"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 xml:space="preserve">Bond KM, Taylor JA (2015) Flexible explicit but rigid implicit learning in a visuomotor adaptation task. J </w:t>
      </w:r>
      <w:proofErr w:type="spellStart"/>
      <w:r w:rsidR="00D31135" w:rsidRPr="00D31135">
        <w:t>Neurophysiol</w:t>
      </w:r>
      <w:proofErr w:type="spellEnd"/>
      <w:r w:rsidR="00D31135" w:rsidRPr="00D31135">
        <w:t xml:space="preserve"> 113:3836–3849.</w:t>
      </w:r>
    </w:p>
    <w:p w14:paraId="16CF533F" w14:textId="77777777" w:rsidR="00D31135" w:rsidRPr="00D31135" w:rsidRDefault="00D31135" w:rsidP="00D31135">
      <w:pPr>
        <w:pStyle w:val="Bibliography"/>
      </w:pPr>
      <w:r w:rsidRPr="00D31135">
        <w:t xml:space="preserve">Cherry-Allen KM, </w:t>
      </w:r>
      <w:proofErr w:type="spellStart"/>
      <w:r w:rsidRPr="00D31135">
        <w:t>Statton</w:t>
      </w:r>
      <w:proofErr w:type="spellEnd"/>
      <w:r w:rsidRPr="00D31135">
        <w:t xml:space="preserve"> MA, </w:t>
      </w:r>
      <w:proofErr w:type="spellStart"/>
      <w:r w:rsidRPr="00D31135">
        <w:t>Celnik</w:t>
      </w:r>
      <w:proofErr w:type="spellEnd"/>
      <w:r w:rsidRPr="00D31135">
        <w:t xml:space="preserve"> PA, Bastian AJ (2018) A dual-learning paradigm simultaneously improves multiple features of gait post-stroke. </w:t>
      </w:r>
      <w:proofErr w:type="spellStart"/>
      <w:r w:rsidRPr="00D31135">
        <w:t>Neurorehabil</w:t>
      </w:r>
      <w:proofErr w:type="spellEnd"/>
      <w:r w:rsidRPr="00D31135">
        <w:t xml:space="preserve"> Neural Repair 32:810–820.</w:t>
      </w:r>
    </w:p>
    <w:p w14:paraId="2AB94A64" w14:textId="77777777" w:rsidR="00D31135" w:rsidRPr="00D31135" w:rsidRDefault="00D31135" w:rsidP="00D31135">
      <w:pPr>
        <w:pStyle w:val="Bibliography"/>
      </w:pPr>
      <w:r w:rsidRPr="00D31135">
        <w:t xml:space="preserve">Classen J, Liepert J, Wise SP, Hallett M, Cohen LG (1998) Rapid plasticity of human cortical movement representation induced by practice. J </w:t>
      </w:r>
      <w:proofErr w:type="spellStart"/>
      <w:r w:rsidRPr="00D31135">
        <w:t>Neurophysiol</w:t>
      </w:r>
      <w:proofErr w:type="spellEnd"/>
      <w:r w:rsidRPr="00D31135">
        <w:t xml:space="preserve"> 79:1117–1123.</w:t>
      </w:r>
    </w:p>
    <w:p w14:paraId="2167A224" w14:textId="77777777" w:rsidR="00D31135" w:rsidRPr="00D31135" w:rsidRDefault="00D31135" w:rsidP="00D31135">
      <w:pPr>
        <w:pStyle w:val="Bibliography"/>
      </w:pPr>
      <w:r w:rsidRPr="00D31135">
        <w:t xml:space="preserve">Day KA, Leech KA, </w:t>
      </w:r>
      <w:proofErr w:type="spellStart"/>
      <w:r w:rsidRPr="00D31135">
        <w:t>Roemmich</w:t>
      </w:r>
      <w:proofErr w:type="spellEnd"/>
      <w:r w:rsidRPr="00D31135">
        <w:t xml:space="preserve"> RT, Bastian AJ (2018) Accelerating locomotor savings in learning: compressing four training days to one. J </w:t>
      </w:r>
      <w:proofErr w:type="spellStart"/>
      <w:r w:rsidRPr="00D31135">
        <w:t>Neurophysiol</w:t>
      </w:r>
      <w:proofErr w:type="spellEnd"/>
      <w:r w:rsidRPr="00D31135">
        <w:t xml:space="preserve"> 119:2100–2113.</w:t>
      </w:r>
    </w:p>
    <w:p w14:paraId="1FC40151" w14:textId="77777777" w:rsidR="00D31135" w:rsidRPr="00D31135" w:rsidRDefault="00D31135" w:rsidP="00D31135">
      <w:pPr>
        <w:pStyle w:val="Bibliography"/>
      </w:pPr>
      <w:proofErr w:type="spellStart"/>
      <w:r w:rsidRPr="00D31135">
        <w:t>Diedrichsen</w:t>
      </w:r>
      <w:proofErr w:type="spellEnd"/>
      <w:r w:rsidRPr="00D31135">
        <w:t xml:space="preserve"> J, White O, Newman D, </w:t>
      </w:r>
      <w:proofErr w:type="spellStart"/>
      <w:r w:rsidRPr="00D31135">
        <w:t>Lally</w:t>
      </w:r>
      <w:proofErr w:type="spellEnd"/>
      <w:r w:rsidRPr="00D31135">
        <w:t xml:space="preserve"> N (2010) Use-dependent and error-based learning of motor behaviors. J </w:t>
      </w:r>
      <w:proofErr w:type="spellStart"/>
      <w:r w:rsidRPr="00D31135">
        <w:t>Neurosci</w:t>
      </w:r>
      <w:proofErr w:type="spellEnd"/>
      <w:r w:rsidRPr="00D31135">
        <w:t xml:space="preserve">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77777777" w:rsidR="00D31135" w:rsidRPr="00D31135" w:rsidRDefault="00D31135" w:rsidP="00D31135">
      <w:pPr>
        <w:pStyle w:val="Bibliography"/>
      </w:pPr>
      <w:r w:rsidRPr="00D31135">
        <w:t xml:space="preserve">Finley JM, Long A, Bastian AJ, Torres-Oviedo G (2015) Spatial and Temporal Control Contribute to Step Length Asymmetry During Split-Belt Adaptation and Hemiparetic Gait. </w:t>
      </w:r>
      <w:proofErr w:type="spellStart"/>
      <w:r w:rsidRPr="00D31135">
        <w:t>Neurorehabil</w:t>
      </w:r>
      <w:proofErr w:type="spellEnd"/>
      <w:r w:rsidRPr="00D31135">
        <w:t xml:space="preserve"> Neural Repair 29:786–795.</w:t>
      </w:r>
    </w:p>
    <w:p w14:paraId="2743A052" w14:textId="77777777" w:rsidR="00D31135" w:rsidRPr="00D31135" w:rsidRDefault="00D31135" w:rsidP="00D31135">
      <w:pPr>
        <w:pStyle w:val="Bibliography"/>
      </w:pPr>
      <w:r w:rsidRPr="00D31135">
        <w:t xml:space="preserve">French MA, Morton SM, Charalambous CC, Reisman DS (2018) A locomotor learning paradigm using distorted visual feedback elicits strategic learning. J </w:t>
      </w:r>
      <w:proofErr w:type="spellStart"/>
      <w:r w:rsidRPr="00D31135">
        <w:t>Neurophysiol</w:t>
      </w:r>
      <w:proofErr w:type="spellEnd"/>
      <w:r w:rsidRPr="00D31135">
        <w:t xml:space="preserve"> 120:1923–1931.</w:t>
      </w:r>
    </w:p>
    <w:p w14:paraId="686A3251" w14:textId="77777777" w:rsidR="00D31135" w:rsidRPr="00D31135" w:rsidRDefault="00D31135" w:rsidP="00D31135">
      <w:pPr>
        <w:pStyle w:val="Bibliography"/>
      </w:pPr>
      <w:proofErr w:type="spellStart"/>
      <w:r w:rsidRPr="00D31135">
        <w:t>Hammerbeck</w:t>
      </w:r>
      <w:proofErr w:type="spellEnd"/>
      <w:r w:rsidRPr="00D31135">
        <w:t xml:space="preserve"> U, Yousif N, Greenwood R, Rothwell JC, </w:t>
      </w:r>
      <w:proofErr w:type="spellStart"/>
      <w:r w:rsidRPr="00D31135">
        <w:t>Diedrichsen</w:t>
      </w:r>
      <w:proofErr w:type="spellEnd"/>
      <w:r w:rsidRPr="00D31135">
        <w:t xml:space="preserve"> J (2014) Movement speed is biased by prior experience. Journal of Neurophysiology 111:128–134.</w:t>
      </w:r>
    </w:p>
    <w:p w14:paraId="4D194709" w14:textId="77777777" w:rsidR="00D31135" w:rsidRPr="00D31135" w:rsidRDefault="00D31135" w:rsidP="00D31135">
      <w:pPr>
        <w:pStyle w:val="Bibliography"/>
      </w:pPr>
      <w:r w:rsidRPr="00D31135">
        <w:t xml:space="preserve">Hardwick RM, </w:t>
      </w:r>
      <w:proofErr w:type="spellStart"/>
      <w:r w:rsidRPr="00D31135">
        <w:t>Forrence</w:t>
      </w:r>
      <w:proofErr w:type="spellEnd"/>
      <w:r w:rsidRPr="00D31135">
        <w:t xml:space="preserve"> AD, Krakauer JW, Haith AM (2019) Time-dependent competition between goal-directed and habitual response preparation. Nat Hum </w:t>
      </w:r>
      <w:proofErr w:type="spellStart"/>
      <w:r w:rsidRPr="00D31135">
        <w:t>Behav</w:t>
      </w:r>
      <w:proofErr w:type="spellEnd"/>
      <w:r w:rsidRPr="00D31135">
        <w:t xml:space="preserve"> 3:1252–1262.</w:t>
      </w:r>
    </w:p>
    <w:p w14:paraId="5DC6F68A" w14:textId="77777777" w:rsidR="00D31135" w:rsidRPr="00D31135" w:rsidRDefault="00D31135" w:rsidP="00D31135">
      <w:pPr>
        <w:pStyle w:val="Bibliography"/>
      </w:pPr>
      <w:r w:rsidRPr="00D31135">
        <w:t xml:space="preserve">Holmes AP, Blair RC, Watson JD, Ford I (1996) Nonparametric analysis of statistic images from functional mapping experiments. J </w:t>
      </w:r>
      <w:proofErr w:type="spellStart"/>
      <w:r w:rsidRPr="00D31135">
        <w:t>Cereb</w:t>
      </w:r>
      <w:proofErr w:type="spellEnd"/>
      <w:r w:rsidRPr="00D31135">
        <w:t xml:space="preserve"> Blood Flow </w:t>
      </w:r>
      <w:proofErr w:type="spellStart"/>
      <w:r w:rsidRPr="00D31135">
        <w:t>Metab</w:t>
      </w:r>
      <w:proofErr w:type="spellEnd"/>
      <w:r w:rsidRPr="00D31135">
        <w:t xml:space="preserve"> 16:7–22.</w:t>
      </w:r>
    </w:p>
    <w:p w14:paraId="34ECF6E8" w14:textId="77777777" w:rsidR="00D31135" w:rsidRPr="00D31135" w:rsidRDefault="00D31135" w:rsidP="00D31135">
      <w:pPr>
        <w:pStyle w:val="Bibliography"/>
      </w:pPr>
      <w:r w:rsidRPr="00D31135">
        <w:t xml:space="preserve">Hussain SJ, Hanson AS, Tseng S-C, Morton SM (2013) A locomotor adaptation including explicit knowledge and removal of </w:t>
      </w:r>
      <w:proofErr w:type="spellStart"/>
      <w:r w:rsidRPr="00D31135">
        <w:t>postadaptation</w:t>
      </w:r>
      <w:proofErr w:type="spellEnd"/>
      <w:r w:rsidRPr="00D31135">
        <w:t xml:space="preserve"> errors induces complete 24-hour retention. J </w:t>
      </w:r>
      <w:proofErr w:type="spellStart"/>
      <w:r w:rsidRPr="00D31135">
        <w:t>Neurophysiol</w:t>
      </w:r>
      <w:proofErr w:type="spellEnd"/>
      <w:r w:rsidRPr="00D31135">
        <w:t xml:space="preserve">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 xml:space="preserve">Kim S-J, Mugisha D (2014) Effect of explicit visual feedback distortion on human gait. J </w:t>
      </w:r>
      <w:proofErr w:type="spellStart"/>
      <w:r w:rsidRPr="00D31135">
        <w:t>Neuroeng</w:t>
      </w:r>
      <w:proofErr w:type="spellEnd"/>
      <w:r w:rsidRPr="00D31135">
        <w:t xml:space="preserve"> </w:t>
      </w:r>
      <w:proofErr w:type="spellStart"/>
      <w:r w:rsidRPr="00D31135">
        <w:t>Rehabil</w:t>
      </w:r>
      <w:proofErr w:type="spellEnd"/>
      <w:r w:rsidRPr="00D31135">
        <w:t xml:space="preserve"> 11:74.</w:t>
      </w:r>
    </w:p>
    <w:p w14:paraId="14120F4B" w14:textId="77777777" w:rsidR="00D31135" w:rsidRPr="00D31135" w:rsidRDefault="00D31135" w:rsidP="00D31135">
      <w:pPr>
        <w:pStyle w:val="Bibliography"/>
      </w:pPr>
      <w:proofErr w:type="spellStart"/>
      <w:r w:rsidRPr="00D31135">
        <w:t>Kitago</w:t>
      </w:r>
      <w:proofErr w:type="spellEnd"/>
      <w:r w:rsidRPr="00D31135">
        <w:t xml:space="preserve"> T, Ryan SL, </w:t>
      </w:r>
      <w:proofErr w:type="spellStart"/>
      <w:r w:rsidRPr="00D31135">
        <w:t>Mazzoni</w:t>
      </w:r>
      <w:proofErr w:type="spellEnd"/>
      <w:r w:rsidRPr="00D31135">
        <w:t xml:space="preserve"> P, Krakauer JW, Haith AM (2013) Unlearning versus savings in visuomotor adaptation: comparing effects of washout, passage of time, and removal of errors on motor memory. Front Hum </w:t>
      </w:r>
      <w:proofErr w:type="spellStart"/>
      <w:r w:rsidRPr="00D31135">
        <w:t>Neurosci</w:t>
      </w:r>
      <w:proofErr w:type="spellEnd"/>
      <w:r w:rsidRPr="00D31135">
        <w:t xml:space="preserve"> 7.</w:t>
      </w:r>
    </w:p>
    <w:p w14:paraId="13E17662" w14:textId="77777777" w:rsidR="00D31135" w:rsidRPr="00D31135" w:rsidRDefault="00D31135" w:rsidP="00D31135">
      <w:pPr>
        <w:pStyle w:val="Bibliography"/>
      </w:pPr>
      <w:proofErr w:type="spellStart"/>
      <w:r w:rsidRPr="00D31135">
        <w:t>Körding</w:t>
      </w:r>
      <w:proofErr w:type="spellEnd"/>
      <w:r w:rsidRPr="00D31135">
        <w:t xml:space="preserve"> K (2007) Decision Theory: What “Should” the Nervous System Do? Science 318:606–610.</w:t>
      </w:r>
    </w:p>
    <w:p w14:paraId="4B8741AD" w14:textId="77777777" w:rsidR="00D31135" w:rsidRPr="00D31135" w:rsidRDefault="00D31135" w:rsidP="00D31135">
      <w:pPr>
        <w:pStyle w:val="Bibliography"/>
      </w:pPr>
      <w:proofErr w:type="spellStart"/>
      <w:r w:rsidRPr="00D31135">
        <w:t>Lakens</w:t>
      </w:r>
      <w:proofErr w:type="spellEnd"/>
      <w:r w:rsidRPr="00D31135">
        <w:t xml:space="preserve"> D (2017) Equivalence Tests: A Practical Primer for t Tests, Correlations, and Meta-Analyses. Social Psychological and Personality Science.</w:t>
      </w:r>
    </w:p>
    <w:p w14:paraId="1EEF6CE8" w14:textId="77777777" w:rsidR="00D31135" w:rsidRPr="00D31135" w:rsidRDefault="00D31135" w:rsidP="00D31135">
      <w:pPr>
        <w:pStyle w:val="Bibliography"/>
      </w:pPr>
      <w:proofErr w:type="spellStart"/>
      <w:r w:rsidRPr="00D31135">
        <w:t>Lakens</w:t>
      </w:r>
      <w:proofErr w:type="spellEnd"/>
      <w:r w:rsidRPr="00D31135">
        <w:t xml:space="preserve">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 xml:space="preserve">Leech KA, </w:t>
      </w:r>
      <w:proofErr w:type="spellStart"/>
      <w:r w:rsidRPr="00D31135">
        <w:t>Roemmich</w:t>
      </w:r>
      <w:proofErr w:type="spellEnd"/>
      <w:r w:rsidRPr="00D31135">
        <w:t xml:space="preserve"> RT, Bastian AJ (2018) Creating flexible motor memories in human walking. Sci Rep 8:94.</w:t>
      </w:r>
    </w:p>
    <w:p w14:paraId="2887A29D" w14:textId="77777777" w:rsidR="00D31135" w:rsidRPr="00D31135" w:rsidRDefault="00D31135" w:rsidP="00D31135">
      <w:pPr>
        <w:pStyle w:val="Bibliography"/>
      </w:pPr>
      <w:r w:rsidRPr="00D31135">
        <w:t xml:space="preserve">Long AW, </w:t>
      </w:r>
      <w:proofErr w:type="spellStart"/>
      <w:r w:rsidRPr="00D31135">
        <w:t>Roemmich</w:t>
      </w:r>
      <w:proofErr w:type="spellEnd"/>
      <w:r w:rsidRPr="00D31135">
        <w:t xml:space="preserve"> RT, Bastian AJ (2016) Blocking trial-by-trial error correction does not interfere with motor learning in human walking. J </w:t>
      </w:r>
      <w:proofErr w:type="spellStart"/>
      <w:r w:rsidRPr="00D31135">
        <w:t>Neurophysiol</w:t>
      </w:r>
      <w:proofErr w:type="spellEnd"/>
      <w:r w:rsidRPr="00D31135">
        <w:t xml:space="preserve"> 115:2341–2348.</w:t>
      </w:r>
    </w:p>
    <w:p w14:paraId="767636FA" w14:textId="77777777" w:rsidR="00D31135" w:rsidRPr="00D31135" w:rsidRDefault="00D31135" w:rsidP="00D31135">
      <w:pPr>
        <w:pStyle w:val="Bibliography"/>
      </w:pPr>
      <w:r w:rsidRPr="00D31135">
        <w:t xml:space="preserve">Maris E, </w:t>
      </w:r>
      <w:proofErr w:type="spellStart"/>
      <w:r w:rsidRPr="00D31135">
        <w:t>Oostenveld</w:t>
      </w:r>
      <w:proofErr w:type="spellEnd"/>
      <w:r w:rsidRPr="00D31135">
        <w:t xml:space="preserve"> R (2007) Nonparametric statistical testing of EEG- and MEG-data. Journal of Neuroscience Methods 164:177–190.</w:t>
      </w:r>
    </w:p>
    <w:p w14:paraId="3027FBC6" w14:textId="77777777" w:rsidR="00D31135" w:rsidRPr="00D31135" w:rsidRDefault="00D31135" w:rsidP="00D31135">
      <w:pPr>
        <w:pStyle w:val="Bibliography"/>
      </w:pPr>
      <w:proofErr w:type="spellStart"/>
      <w:r w:rsidRPr="00D31135">
        <w:t>Mawase</w:t>
      </w:r>
      <w:proofErr w:type="spellEnd"/>
      <w:r w:rsidRPr="00D31135">
        <w:t xml:space="preserve"> F, Lopez D, </w:t>
      </w:r>
      <w:proofErr w:type="spellStart"/>
      <w:r w:rsidRPr="00D31135">
        <w:t>Celnik</w:t>
      </w:r>
      <w:proofErr w:type="spellEnd"/>
      <w:r w:rsidRPr="00D31135">
        <w:t xml:space="preserve"> PA, Haith AM (2018) Movement Repetition Facilitates Response P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proofErr w:type="spellStart"/>
      <w:r w:rsidRPr="00D31135">
        <w:t>Orban</w:t>
      </w:r>
      <w:proofErr w:type="spellEnd"/>
      <w:r w:rsidRPr="00D31135">
        <w:t xml:space="preserve"> de </w:t>
      </w:r>
      <w:proofErr w:type="spellStart"/>
      <w:r w:rsidRPr="00D31135">
        <w:t>Xivry</w:t>
      </w:r>
      <w:proofErr w:type="spellEnd"/>
      <w:r w:rsidRPr="00D31135">
        <w:t xml:space="preserve"> J-J, </w:t>
      </w:r>
      <w:proofErr w:type="spellStart"/>
      <w:r w:rsidRPr="00D31135">
        <w:t>Criscimagna-Hemminger</w:t>
      </w:r>
      <w:proofErr w:type="spellEnd"/>
      <w:r w:rsidRPr="00D31135">
        <w:t xml:space="preserve"> SE, </w:t>
      </w:r>
      <w:proofErr w:type="spellStart"/>
      <w:r w:rsidRPr="00D31135">
        <w:t>Shadmehr</w:t>
      </w:r>
      <w:proofErr w:type="spellEnd"/>
      <w:r w:rsidRPr="00D31135">
        <w:t xml:space="preserve"> R (2011) Contributions of the motor cortex to adaptive control of reaching depend on the perturbation schedule. </w:t>
      </w:r>
      <w:proofErr w:type="spellStart"/>
      <w:r w:rsidRPr="00D31135">
        <w:t>Cereb</w:t>
      </w:r>
      <w:proofErr w:type="spellEnd"/>
      <w:r w:rsidRPr="00D31135">
        <w:t xml:space="preserve"> Cortex 21:1475–1484.</w:t>
      </w:r>
    </w:p>
    <w:p w14:paraId="386B942B" w14:textId="77777777" w:rsidR="00D31135" w:rsidRPr="00D31135" w:rsidRDefault="00D31135" w:rsidP="00D31135">
      <w:pPr>
        <w:pStyle w:val="Bibliography"/>
      </w:pPr>
      <w:r w:rsidRPr="00D31135">
        <w:t xml:space="preserve">Sánchez N, </w:t>
      </w:r>
      <w:proofErr w:type="spellStart"/>
      <w:r w:rsidRPr="00D31135">
        <w:t>Simha</w:t>
      </w:r>
      <w:proofErr w:type="spellEnd"/>
      <w:r w:rsidRPr="00D31135">
        <w:t xml:space="preserve"> SN, </w:t>
      </w:r>
      <w:proofErr w:type="spellStart"/>
      <w:r w:rsidRPr="00D31135">
        <w:t>Donelan</w:t>
      </w:r>
      <w:proofErr w:type="spellEnd"/>
      <w:r w:rsidRPr="00D31135">
        <w:t xml:space="preserve"> JM, Finley JM (2020) Using asymmetry to your advantage: learning to acquire and accept external assistance during prolonged split-belt walking (preprin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proofErr w:type="spellStart"/>
      <w:r w:rsidRPr="00D31135">
        <w:t>Statton</w:t>
      </w:r>
      <w:proofErr w:type="spellEnd"/>
      <w:r w:rsidRPr="00D31135">
        <w:t xml:space="preserve"> MA, Toliver A, Bastian AJ (2016) A dual-learning paradigm can simultaneously train multiple characteristics of walking. J </w:t>
      </w:r>
      <w:proofErr w:type="spellStart"/>
      <w:r w:rsidRPr="00D31135">
        <w:t>Neurophysiol</w:t>
      </w:r>
      <w:proofErr w:type="spellEnd"/>
      <w:r w:rsidRPr="00D31135">
        <w:t xml:space="preserve"> 115:2692–2700.</w:t>
      </w:r>
    </w:p>
    <w:p w14:paraId="2F6B8798" w14:textId="77777777" w:rsidR="00D31135" w:rsidRPr="00D31135" w:rsidRDefault="00D31135" w:rsidP="00D31135">
      <w:pPr>
        <w:pStyle w:val="Bibliography"/>
      </w:pPr>
      <w:r w:rsidRPr="00D31135">
        <w:t xml:space="preserve">Taylor JA, </w:t>
      </w:r>
      <w:proofErr w:type="spellStart"/>
      <w:r w:rsidRPr="00D31135">
        <w:t>Ivry</w:t>
      </w:r>
      <w:proofErr w:type="spellEnd"/>
      <w:r w:rsidRPr="00D31135">
        <w:t xml:space="preserve"> RB (2011) Flexible cognitive strategies during motor learning. </w:t>
      </w:r>
      <w:proofErr w:type="spellStart"/>
      <w:r w:rsidRPr="00D31135">
        <w:t>PLoS</w:t>
      </w:r>
      <w:proofErr w:type="spellEnd"/>
      <w:r w:rsidRPr="00D31135">
        <w:t xml:space="preserve"> </w:t>
      </w:r>
      <w:proofErr w:type="spellStart"/>
      <w:r w:rsidRPr="00D31135">
        <w:t>Comput</w:t>
      </w:r>
      <w:proofErr w:type="spellEnd"/>
      <w:r w:rsidRPr="00D31135">
        <w:t xml:space="preserve"> Biol 7.</w:t>
      </w:r>
    </w:p>
    <w:p w14:paraId="4B3D9E45" w14:textId="77777777" w:rsidR="00D31135" w:rsidRPr="00D31135" w:rsidRDefault="00D31135" w:rsidP="00D31135">
      <w:pPr>
        <w:pStyle w:val="Bibliography"/>
      </w:pPr>
      <w:proofErr w:type="spellStart"/>
      <w:r w:rsidRPr="00D31135">
        <w:t>Verstynen</w:t>
      </w:r>
      <w:proofErr w:type="spellEnd"/>
      <w:r w:rsidRPr="00D31135">
        <w:t xml:space="preserve"> T, </w:t>
      </w:r>
      <w:proofErr w:type="spellStart"/>
      <w:r w:rsidRPr="00D31135">
        <w:t>Sabes</w:t>
      </w:r>
      <w:proofErr w:type="spellEnd"/>
      <w:r w:rsidRPr="00D31135">
        <w:t xml:space="preserve"> PN (2011) How each movement changes the next: an experimental and theoretical study of fast adaptive priors in reaching. J </w:t>
      </w:r>
      <w:proofErr w:type="spellStart"/>
      <w:r w:rsidRPr="00D31135">
        <w:t>Neurosci</w:t>
      </w:r>
      <w:proofErr w:type="spellEnd"/>
      <w:r w:rsidRPr="00D31135">
        <w:t xml:space="preserve"> 31:10050–10059.</w:t>
      </w:r>
    </w:p>
    <w:p w14:paraId="15EDA4EB" w14:textId="77777777" w:rsidR="00D31135" w:rsidRPr="00D31135" w:rsidRDefault="00D31135" w:rsidP="00D31135">
      <w:pPr>
        <w:pStyle w:val="Bibliography"/>
      </w:pPr>
      <w:r w:rsidRPr="00D31135">
        <w:t xml:space="preserve">Wei K, </w:t>
      </w:r>
      <w:proofErr w:type="spellStart"/>
      <w:r w:rsidRPr="00D31135">
        <w:t>Körding</w:t>
      </w:r>
      <w:proofErr w:type="spellEnd"/>
      <w:r w:rsidRPr="00D31135">
        <w:t xml:space="preserve"> K (2009) Relevance of error: what drives motor adaptation? J </w:t>
      </w:r>
      <w:proofErr w:type="spellStart"/>
      <w:r w:rsidRPr="00D31135">
        <w:t>Neurophysiol</w:t>
      </w:r>
      <w:proofErr w:type="spellEnd"/>
      <w:r w:rsidRPr="00D31135">
        <w:t xml:space="preserve"> 101:655–664.</w:t>
      </w:r>
    </w:p>
    <w:p w14:paraId="58DC9BC5" w14:textId="77777777" w:rsidR="00D31135" w:rsidRPr="00D31135" w:rsidRDefault="00D31135" w:rsidP="00D31135">
      <w:pPr>
        <w:pStyle w:val="Bibliography"/>
      </w:pPr>
      <w:r w:rsidRPr="00D31135">
        <w:t xml:space="preserve">Wilson RC, Collins AG (2019) Ten simple rules for the computational modeling of behavioral data. </w:t>
      </w:r>
      <w:proofErr w:type="spellStart"/>
      <w:r w:rsidRPr="00D31135">
        <w:t>eLife</w:t>
      </w:r>
      <w:proofErr w:type="spellEnd"/>
      <w:r w:rsidRPr="00D31135">
        <w:t xml:space="preserve"> </w:t>
      </w:r>
      <w:proofErr w:type="gramStart"/>
      <w:r w:rsidRPr="00D31135">
        <w:t>8:e</w:t>
      </w:r>
      <w:proofErr w:type="gramEnd"/>
      <w:r w:rsidRPr="00D31135">
        <w:t>49547.</w:t>
      </w:r>
    </w:p>
    <w:p w14:paraId="2250AA96" w14:textId="77777777" w:rsidR="00D31135" w:rsidRPr="00D31135" w:rsidRDefault="00D31135" w:rsidP="00D31135">
      <w:pPr>
        <w:pStyle w:val="Bibliography"/>
      </w:pPr>
      <w:r w:rsidRPr="00D31135">
        <w:t xml:space="preserve">Wong AL, Goldsmith J, </w:t>
      </w:r>
      <w:proofErr w:type="spellStart"/>
      <w:r w:rsidRPr="00D31135">
        <w:t>Forrence</w:t>
      </w:r>
      <w:proofErr w:type="spellEnd"/>
      <w:r w:rsidRPr="00D31135">
        <w:t xml:space="preserve"> AD, Haith AM, Krakauer JW (2017) Reaction times can reflect habits rather than computations. </w:t>
      </w:r>
      <w:proofErr w:type="spellStart"/>
      <w:r w:rsidRPr="00D31135">
        <w:t>Elife</w:t>
      </w:r>
      <w:proofErr w:type="spellEnd"/>
      <w:r w:rsidRPr="00D31135">
        <w:t xml:space="preserve"> 6.</w:t>
      </w:r>
    </w:p>
    <w:p w14:paraId="0BAD040D" w14:textId="77777777" w:rsidR="00D31135" w:rsidRPr="00D31135" w:rsidRDefault="00D31135" w:rsidP="00D31135">
      <w:pPr>
        <w:pStyle w:val="Bibliography"/>
      </w:pPr>
      <w:r w:rsidRPr="00D31135">
        <w:t>Wood J, Kim H, French MA, Reisman DS, Morton SM (2020) Use-Dependent Plasticity Explains Aftereffects in Visually Guided Locomotor Learning of a Novel Step Length Asymmetry. Journal of Neurophysiology.</w:t>
      </w:r>
    </w:p>
    <w:p w14:paraId="07812C1C" w14:textId="77777777" w:rsidR="00D31135" w:rsidRPr="00D31135" w:rsidRDefault="00D31135" w:rsidP="00D31135">
      <w:pPr>
        <w:pStyle w:val="Bibliography"/>
      </w:pPr>
      <w:proofErr w:type="spellStart"/>
      <w:r w:rsidRPr="00D31135">
        <w:t>Zeni</w:t>
      </w:r>
      <w:proofErr w:type="spellEnd"/>
      <w:r w:rsidRPr="00D31135">
        <w:t xml:space="preserve"> JA, Richards JG, Higginson JS (2008) Two simple methods for determining gait events during treadmill and </w:t>
      </w:r>
      <w:proofErr w:type="spellStart"/>
      <w:r w:rsidRPr="00D31135">
        <w:t>overground</w:t>
      </w:r>
      <w:proofErr w:type="spellEnd"/>
      <w:r w:rsidRPr="00D31135">
        <w:t xml:space="preserve">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12C6ADBB"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r w:rsidR="003600BA">
        <w:t xml:space="preserve">10 strides of the Learning phase and the first </w:t>
      </w:r>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67B1DF9B" w:rsidR="00F66EA9" w:rsidRDefault="00F66EA9" w:rsidP="00407563">
      <w:pPr>
        <w:spacing w:line="480" w:lineRule="auto"/>
      </w:pPr>
      <w:r>
        <w:rPr>
          <w:b/>
          <w:bCs/>
        </w:rPr>
        <w:t>Figure 4:</w:t>
      </w:r>
      <w:r>
        <w:t xml:space="preserve"> </w:t>
      </w:r>
      <w:r w:rsidRPr="00762ECE">
        <w:rPr>
          <w:b/>
          <w:bCs/>
        </w:rPr>
        <w:t>Pilot data.</w:t>
      </w:r>
      <w:r>
        <w:t xml:space="preserve"> </w:t>
      </w:r>
      <w:r w:rsidR="00AB462B">
        <w:rPr>
          <w:b/>
          <w:bCs/>
        </w:rPr>
        <w:t>(A)</w:t>
      </w:r>
      <w:r w:rsidR="00AB462B">
        <w:t xml:space="preserve"> Stride</w:t>
      </w:r>
      <w:r w:rsidR="000B5BB3">
        <w:t>-</w:t>
      </w:r>
      <w:r w:rsidR="00AB462B">
        <w:t>by</w:t>
      </w:r>
      <w:r w:rsidR="000B5BB3">
        <w:t>-</w:t>
      </w:r>
      <w:r w:rsidR="00AB462B">
        <w:t xml:space="preserve">stride data for individual participants and the mean for the Constant (top) and High Variability </w:t>
      </w:r>
      <w:r w:rsidR="00DC1E00">
        <w:t xml:space="preserve">(bottom) </w:t>
      </w:r>
      <w:r w:rsidR="00AB462B">
        <w:t>condition</w:t>
      </w:r>
      <w:r w:rsidR="00DC1E00">
        <w:t>s</w:t>
      </w:r>
      <w:r w:rsidR="00AB462B">
        <w:t xml:space="preserve">. Two participants completed both conditions, </w:t>
      </w:r>
      <w:r w:rsidR="00487925">
        <w:t xml:space="preserve">while </w:t>
      </w:r>
      <w:r w:rsidR="00AB462B">
        <w:t xml:space="preserve">one participant </w:t>
      </w:r>
      <w:r w:rsidR="00487925">
        <w:t>performed</w:t>
      </w:r>
      <w:r w:rsidR="00AB462B">
        <w:t xml:space="preserve"> the High Variability condition only</w:t>
      </w:r>
      <w:r w:rsidR="00487925">
        <w:t>.</w:t>
      </w:r>
      <w:r w:rsidR="002235D5">
        <w:t>*</w:t>
      </w:r>
      <w:r w:rsidR="00CB6674">
        <w:t xml:space="preserve"> </w:t>
      </w:r>
      <w:r w:rsidR="00AB462B">
        <w:t xml:space="preserve">Each phase (Baseline, Learning, Washout) was truncated to </w:t>
      </w:r>
      <w:r w:rsidR="007E089C">
        <w:t xml:space="preserve">match </w:t>
      </w:r>
      <w:r w:rsidR="00AB462B">
        <w:t xml:space="preserve">the length of the </w:t>
      </w:r>
      <w:r w:rsidR="007E089C">
        <w:t xml:space="preserve">participant with </w:t>
      </w:r>
      <w:r w:rsidR="00AB462B">
        <w:t xml:space="preserve">shortest </w:t>
      </w:r>
      <w:r w:rsidR="007E089C">
        <w:t>time</w:t>
      </w:r>
      <w:r w:rsidR="005857FD">
        <w:t xml:space="preserve"> </w:t>
      </w:r>
      <w:r w:rsidR="007E089C">
        <w:t>series</w:t>
      </w:r>
      <w:r w:rsidR="00AB462B">
        <w:t xml:space="preserve"> and strides were averaged in bins of 3. </w:t>
      </w:r>
      <w:r w:rsidR="00BB7CB8">
        <w:t xml:space="preserve">Note that the </w:t>
      </w:r>
      <w:r w:rsidR="00BB7CB8">
        <w:rPr>
          <w:i/>
        </w:rPr>
        <w:t xml:space="preserve">Mean Target </w:t>
      </w:r>
      <w:r w:rsidR="00BB7CB8">
        <w:t xml:space="preserve">locations are shown, which in the case of the </w:t>
      </w:r>
      <w:r w:rsidR="00BB7CB8">
        <w:rPr>
          <w:i/>
        </w:rPr>
        <w:t xml:space="preserve">High Variability </w:t>
      </w:r>
      <w:r w:rsidR="00BB7CB8">
        <w:t>condition is a smoothed version of the actual target</w:t>
      </w:r>
      <w:r w:rsidR="00BB7CB8">
        <w:rPr>
          <w:i/>
        </w:rPr>
        <w:t xml:space="preserve"> </w:t>
      </w:r>
      <w:r w:rsidR="00BB7CB8">
        <w:t xml:space="preserve">locations, </w:t>
      </w:r>
      <w:proofErr w:type="gramStart"/>
      <w:r w:rsidR="00BB7CB8">
        <w:t>in order to</w:t>
      </w:r>
      <w:proofErr w:type="gramEnd"/>
      <w:r w:rsidR="00BB7CB8">
        <w:t xml:space="preserve"> aid visualization of the behavioral data. </w:t>
      </w:r>
      <w:r w:rsidR="00AB462B">
        <w:rPr>
          <w:b/>
          <w:bCs/>
        </w:rPr>
        <w:t>(B</w:t>
      </w:r>
      <w:r w:rsidR="002235D5">
        <w:rPr>
          <w:b/>
          <w:bCs/>
        </w:rPr>
        <w:t>-</w:t>
      </w:r>
      <w:r w:rsidR="00AB462B">
        <w:rPr>
          <w:b/>
          <w:bCs/>
        </w:rPr>
        <w:t>C)</w:t>
      </w:r>
      <w:r w:rsidR="00AB462B">
        <w:t xml:space="preserve"> </w:t>
      </w:r>
      <w:r w:rsidR="0022790A">
        <w:t>Use-dependent bias</w:t>
      </w:r>
      <w:r w:rsidR="00AB462B">
        <w:t xml:space="preserve"> for the two participants who completed both conditions.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 30 </w:t>
      </w:r>
      <w:r w:rsidR="007F17C4">
        <w:t>of</w:t>
      </w:r>
      <w:r w:rsidR="00AB462B">
        <w:t xml:space="preserve"> the Washout </w:t>
      </w:r>
      <w:proofErr w:type="gramStart"/>
      <w:r w:rsidR="00AB462B">
        <w:t>phase</w:t>
      </w:r>
      <w:proofErr w:type="gramEnd"/>
      <w:r w:rsidR="00AB462B">
        <w:t xml:space="preserve">. </w:t>
      </w:r>
      <w:r w:rsidR="00AB462B">
        <w:rPr>
          <w:b/>
          <w:bCs/>
        </w:rPr>
        <w:t>(D)</w:t>
      </w:r>
      <w:r w:rsidR="00AB462B" w:rsidRPr="007F17C4">
        <w:rPr>
          <w:b/>
        </w:rPr>
        <w:t xml:space="preserve">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r w:rsidR="002235D5">
        <w:t xml:space="preserve">*Only the Learning Phase of this latter participant’s data is </w:t>
      </w:r>
      <w:r w:rsidR="00BB7CB8">
        <w:t>included</w:t>
      </w:r>
      <w:r w:rsidR="002235D5">
        <w:t xml:space="preserve"> due to a technical error that occurred after this point.</w:t>
      </w:r>
    </w:p>
    <w:p w14:paraId="7B890A02" w14:textId="77777777" w:rsidR="00F66EA9" w:rsidRPr="00A156A8" w:rsidRDefault="00F66EA9" w:rsidP="0051592C"/>
    <w:sectPr w:rsidR="00F66EA9" w:rsidRPr="00A156A8" w:rsidSect="00D539FB">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90255A" w14:textId="77777777" w:rsidR="00A7700D" w:rsidRDefault="00A7700D" w:rsidP="00930253">
      <w:r>
        <w:separator/>
      </w:r>
    </w:p>
  </w:endnote>
  <w:endnote w:type="continuationSeparator" w:id="0">
    <w:p w14:paraId="4A1C0915" w14:textId="77777777" w:rsidR="00A7700D" w:rsidRDefault="00A7700D" w:rsidP="00930253">
      <w:r>
        <w:continuationSeparator/>
      </w:r>
    </w:p>
  </w:endnote>
  <w:endnote w:type="continuationNotice" w:id="1">
    <w:p w14:paraId="679BF658" w14:textId="77777777" w:rsidR="00A7700D" w:rsidRDefault="00A770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7F17C4" w:rsidRDefault="007F17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7F17C4" w:rsidRDefault="007F17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053C52" w14:textId="77777777" w:rsidR="00A7700D" w:rsidRDefault="00A7700D" w:rsidP="00930253">
      <w:r>
        <w:separator/>
      </w:r>
    </w:p>
  </w:footnote>
  <w:footnote w:type="continuationSeparator" w:id="0">
    <w:p w14:paraId="59112081" w14:textId="77777777" w:rsidR="00A7700D" w:rsidRDefault="00A7700D" w:rsidP="00930253">
      <w:r>
        <w:continuationSeparator/>
      </w:r>
    </w:p>
  </w:footnote>
  <w:footnote w:type="continuationNotice" w:id="1">
    <w:p w14:paraId="338D1539" w14:textId="77777777" w:rsidR="00A7700D" w:rsidRDefault="00A7700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12FD6" w14:textId="77777777" w:rsidR="007F17C4" w:rsidRDefault="007F17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4C66"/>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E7974"/>
    <w:rsid w:val="000F01CE"/>
    <w:rsid w:val="000F2CB7"/>
    <w:rsid w:val="00105698"/>
    <w:rsid w:val="0010685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068A"/>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10EAD"/>
    <w:rsid w:val="0021405A"/>
    <w:rsid w:val="00217631"/>
    <w:rsid w:val="002207EF"/>
    <w:rsid w:val="00220B35"/>
    <w:rsid w:val="00222CF8"/>
    <w:rsid w:val="002235D5"/>
    <w:rsid w:val="002236FB"/>
    <w:rsid w:val="0022409E"/>
    <w:rsid w:val="0022790A"/>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8C2"/>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103E"/>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996"/>
    <w:rsid w:val="00374215"/>
    <w:rsid w:val="00381226"/>
    <w:rsid w:val="0038677C"/>
    <w:rsid w:val="003868B7"/>
    <w:rsid w:val="00386BCE"/>
    <w:rsid w:val="00390B43"/>
    <w:rsid w:val="00392610"/>
    <w:rsid w:val="00392CC4"/>
    <w:rsid w:val="003946CD"/>
    <w:rsid w:val="00396E85"/>
    <w:rsid w:val="003A25F9"/>
    <w:rsid w:val="003A427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30C6"/>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0B94"/>
    <w:rsid w:val="00507F44"/>
    <w:rsid w:val="00510D5B"/>
    <w:rsid w:val="00511C1D"/>
    <w:rsid w:val="0051592C"/>
    <w:rsid w:val="00516EAA"/>
    <w:rsid w:val="0052129A"/>
    <w:rsid w:val="0052131D"/>
    <w:rsid w:val="005258B5"/>
    <w:rsid w:val="00526793"/>
    <w:rsid w:val="00531C04"/>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525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3B5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7C4"/>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D097F"/>
    <w:rsid w:val="008D4DF4"/>
    <w:rsid w:val="008D661C"/>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6EFD"/>
    <w:rsid w:val="00957134"/>
    <w:rsid w:val="009605C4"/>
    <w:rsid w:val="00963314"/>
    <w:rsid w:val="009636FA"/>
    <w:rsid w:val="00964B11"/>
    <w:rsid w:val="0096514B"/>
    <w:rsid w:val="0096539F"/>
    <w:rsid w:val="009666B1"/>
    <w:rsid w:val="00966CFC"/>
    <w:rsid w:val="00970A98"/>
    <w:rsid w:val="0097177F"/>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16AB8"/>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808"/>
    <w:rsid w:val="00A46DC1"/>
    <w:rsid w:val="00A5066D"/>
    <w:rsid w:val="00A51265"/>
    <w:rsid w:val="00A51A00"/>
    <w:rsid w:val="00A54C54"/>
    <w:rsid w:val="00A60872"/>
    <w:rsid w:val="00A647D2"/>
    <w:rsid w:val="00A67E42"/>
    <w:rsid w:val="00A7044C"/>
    <w:rsid w:val="00A720F4"/>
    <w:rsid w:val="00A73CED"/>
    <w:rsid w:val="00A7700D"/>
    <w:rsid w:val="00A80A41"/>
    <w:rsid w:val="00A82522"/>
    <w:rsid w:val="00A8261D"/>
    <w:rsid w:val="00A84958"/>
    <w:rsid w:val="00A85F44"/>
    <w:rsid w:val="00A872FF"/>
    <w:rsid w:val="00A90E88"/>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186F"/>
    <w:rsid w:val="00B34D36"/>
    <w:rsid w:val="00B34F65"/>
    <w:rsid w:val="00B36A00"/>
    <w:rsid w:val="00B37452"/>
    <w:rsid w:val="00B42795"/>
    <w:rsid w:val="00B439F0"/>
    <w:rsid w:val="00B43F10"/>
    <w:rsid w:val="00B443CF"/>
    <w:rsid w:val="00B4463F"/>
    <w:rsid w:val="00B46221"/>
    <w:rsid w:val="00B4701C"/>
    <w:rsid w:val="00B515F8"/>
    <w:rsid w:val="00B52FEA"/>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C5C51"/>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5142"/>
    <w:rsid w:val="00C15A28"/>
    <w:rsid w:val="00C274B7"/>
    <w:rsid w:val="00C30FB9"/>
    <w:rsid w:val="00C31232"/>
    <w:rsid w:val="00C317B4"/>
    <w:rsid w:val="00C3241E"/>
    <w:rsid w:val="00C3506A"/>
    <w:rsid w:val="00C443B2"/>
    <w:rsid w:val="00C50295"/>
    <w:rsid w:val="00C506EF"/>
    <w:rsid w:val="00C52039"/>
    <w:rsid w:val="00C538EF"/>
    <w:rsid w:val="00C55A94"/>
    <w:rsid w:val="00C56536"/>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904"/>
    <w:rsid w:val="00CE2AE1"/>
    <w:rsid w:val="00CE2F32"/>
    <w:rsid w:val="00CE31EB"/>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5D73"/>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C723F"/>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E84EA-B9FD-1C46-A5DF-01589BDCC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0724</Words>
  <Characters>118131</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3</cp:revision>
  <dcterms:created xsi:type="dcterms:W3CDTF">2020-09-02T20:34:00Z</dcterms:created>
  <dcterms:modified xsi:type="dcterms:W3CDTF">2020-09-02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